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1A733A" w:rsidRDefault="00925E0F" w:rsidP="00DE698B"/>
    <w:p w14:paraId="3A4D373D" w14:textId="7F2080ED" w:rsidR="00782FBE" w:rsidRDefault="00782FBE" w:rsidP="00DE698B"/>
    <w:p w14:paraId="1CFEED99" w14:textId="7AEDD6D4" w:rsidR="001E06C2" w:rsidRDefault="001E06C2" w:rsidP="00DE698B"/>
    <w:p w14:paraId="11577177" w14:textId="62A88BD0" w:rsidR="001E06C2" w:rsidRDefault="001E06C2" w:rsidP="00DE698B"/>
    <w:p w14:paraId="7708A37E" w14:textId="21751F6C" w:rsidR="001E06C2" w:rsidRDefault="001E06C2" w:rsidP="00DE698B"/>
    <w:p w14:paraId="25433572" w14:textId="77777777" w:rsidR="001E06C2" w:rsidRPr="001A733A" w:rsidRDefault="001E06C2" w:rsidP="00DE698B"/>
    <w:p w14:paraId="0483C300" w14:textId="1E662DA2" w:rsidR="00782FBE" w:rsidRDefault="00782FBE" w:rsidP="00DE698B"/>
    <w:p w14:paraId="50F163D0" w14:textId="578EF2BC" w:rsidR="001E06C2" w:rsidRDefault="001E06C2" w:rsidP="00DE698B"/>
    <w:p w14:paraId="2202FDC6" w14:textId="67CE68D9" w:rsidR="001E06C2" w:rsidRDefault="001E06C2" w:rsidP="00DE698B"/>
    <w:p w14:paraId="74993774" w14:textId="77777777" w:rsidR="001E06C2" w:rsidRPr="001A733A" w:rsidRDefault="001E06C2" w:rsidP="00DE698B"/>
    <w:p w14:paraId="1DED7C32" w14:textId="77777777" w:rsidR="00782FBE" w:rsidRPr="001A733A" w:rsidRDefault="00782FBE" w:rsidP="00DE698B"/>
    <w:p w14:paraId="203E41D0" w14:textId="77777777" w:rsidR="001E06C2" w:rsidRDefault="000B1025" w:rsidP="00B63635">
      <w:pPr>
        <w:pStyle w:val="Title1"/>
      </w:pPr>
      <w:r w:rsidRPr="001A733A">
        <w:t>Reply to Barnes-Holmes &amp; Harte (2022)</w:t>
      </w:r>
    </w:p>
    <w:p w14:paraId="6D3D3AC0" w14:textId="443E0E90" w:rsidR="00B34A9C" w:rsidRPr="001A733A" w:rsidRDefault="00751CF7" w:rsidP="00B63635">
      <w:pPr>
        <w:pStyle w:val="Title1"/>
      </w:pPr>
      <w:r w:rsidRPr="001A733A">
        <w:t>“The IRAP as a Measure of Implicit Cognition:</w:t>
      </w:r>
      <w:r w:rsidR="001E06C2">
        <w:t xml:space="preserve"> </w:t>
      </w:r>
      <w:r w:rsidRPr="001A733A">
        <w:t>A Case of Frankenstein’s Monster”</w:t>
      </w:r>
    </w:p>
    <w:p w14:paraId="107C0251" w14:textId="77777777" w:rsidR="00B34A9C" w:rsidRPr="001A733A" w:rsidRDefault="00B34A9C" w:rsidP="00B63635">
      <w:pPr>
        <w:jc w:val="center"/>
      </w:pPr>
    </w:p>
    <w:p w14:paraId="687C2EE9" w14:textId="77777777" w:rsidR="001E06C2" w:rsidRDefault="001E06C2" w:rsidP="00B63635">
      <w:pPr>
        <w:jc w:val="center"/>
      </w:pPr>
    </w:p>
    <w:p w14:paraId="0CAE2B84" w14:textId="1BC17A43" w:rsidR="005310C3" w:rsidRPr="001A733A" w:rsidRDefault="00B34A9C" w:rsidP="00B63635">
      <w:pPr>
        <w:ind w:firstLine="0"/>
        <w:jc w:val="center"/>
      </w:pPr>
      <w:r w:rsidRPr="001A733A">
        <w:t>Ian Hussey</w:t>
      </w:r>
    </w:p>
    <w:p w14:paraId="6AAA3D1A" w14:textId="77777777" w:rsidR="005310C3" w:rsidRPr="001A733A" w:rsidRDefault="005310C3" w:rsidP="00DE698B"/>
    <w:p w14:paraId="7310F91D" w14:textId="77777777" w:rsidR="00583678" w:rsidRDefault="00583678" w:rsidP="005341B5">
      <w:pPr>
        <w:ind w:firstLine="0"/>
      </w:pPr>
    </w:p>
    <w:p w14:paraId="1563E064" w14:textId="77777777" w:rsidR="00283F7A" w:rsidRDefault="00283F7A" w:rsidP="009739D4">
      <w:pPr>
        <w:ind w:firstLine="0"/>
        <w:jc w:val="left"/>
        <w:rPr>
          <w:i/>
          <w:iCs/>
        </w:rPr>
      </w:pPr>
    </w:p>
    <w:p w14:paraId="59379555" w14:textId="77777777" w:rsidR="00283F7A" w:rsidRDefault="00283F7A" w:rsidP="009739D4">
      <w:pPr>
        <w:ind w:firstLine="0"/>
        <w:jc w:val="left"/>
        <w:rPr>
          <w:i/>
          <w:iCs/>
        </w:rPr>
      </w:pPr>
    </w:p>
    <w:p w14:paraId="6905FAE2" w14:textId="1546996D" w:rsidR="005341B5" w:rsidRDefault="005341B5" w:rsidP="00283F7A">
      <w:pPr>
        <w:ind w:firstLine="0"/>
        <w:jc w:val="left"/>
      </w:pPr>
      <w:r w:rsidRPr="00583678">
        <w:rPr>
          <w:i/>
          <w:iCs/>
        </w:rPr>
        <w:t xml:space="preserve">Author </w:t>
      </w:r>
      <w:proofErr w:type="gramStart"/>
      <w:r w:rsidRPr="00583678">
        <w:rPr>
          <w:i/>
          <w:iCs/>
        </w:rPr>
        <w:t>note</w:t>
      </w:r>
      <w:proofErr w:type="gramEnd"/>
      <w:r w:rsidR="00583678">
        <w:rPr>
          <w:i/>
          <w:iCs/>
        </w:rPr>
        <w:t xml:space="preserve">: </w:t>
      </w:r>
      <w:r>
        <w:t>Ian Hussey</w:t>
      </w:r>
      <w:r w:rsidR="008C6694">
        <w:t xml:space="preserve"> (ORCID </w:t>
      </w:r>
      <w:r w:rsidR="008C6694" w:rsidRPr="008C6694">
        <w:t>0000-0001-8906-7559</w:t>
      </w:r>
      <w:r w:rsidR="008C6694">
        <w:t>). Ru</w:t>
      </w:r>
      <w:r w:rsidR="00A253BA">
        <w:t>h</w:t>
      </w:r>
      <w:r w:rsidR="008C6694">
        <w:t xml:space="preserve">r </w:t>
      </w:r>
      <w:r w:rsidR="00A253BA">
        <w:t>University</w:t>
      </w:r>
      <w:r w:rsidR="008C6694">
        <w:t xml:space="preserve"> Boch</w:t>
      </w:r>
      <w:r w:rsidR="00FB11D7">
        <w:t>u</w:t>
      </w:r>
      <w:r w:rsidR="008C6694">
        <w:t>m</w:t>
      </w:r>
      <w:r w:rsidR="00287120">
        <w:t xml:space="preserve">, </w:t>
      </w:r>
      <w:r w:rsidR="00940675">
        <w:t xml:space="preserve">Faculty of Psychology, Bochum, Germany. </w:t>
      </w:r>
      <w:r w:rsidR="000C5505">
        <w:t xml:space="preserve">Correspondence </w:t>
      </w:r>
      <w:r w:rsidR="001E1976">
        <w:t xml:space="preserve">should be sent </w:t>
      </w:r>
      <w:r w:rsidR="000C5505">
        <w:t xml:space="preserve">to ian.hussey@rub.de. </w:t>
      </w:r>
      <w:r>
        <w:t>IH was supported by the META-REP Priority Program of the German Research Foundation (#464488178).</w:t>
      </w:r>
    </w:p>
    <w:p w14:paraId="0EF506B5" w14:textId="77777777" w:rsidR="001E1976" w:rsidRDefault="001E1976">
      <w:pPr>
        <w:spacing w:line="240" w:lineRule="auto"/>
        <w:ind w:firstLine="0"/>
        <w:jc w:val="left"/>
      </w:pPr>
      <w:r>
        <w:br w:type="page"/>
      </w:r>
    </w:p>
    <w:p w14:paraId="2CA76104" w14:textId="00426A4F" w:rsidR="001A733A" w:rsidRDefault="001A733A" w:rsidP="00B63635">
      <w:pPr>
        <w:pStyle w:val="abstract"/>
        <w:ind w:left="0"/>
        <w:jc w:val="center"/>
      </w:pPr>
      <w:r>
        <w:lastRenderedPageBreak/>
        <w:t>Abstract</w:t>
      </w:r>
    </w:p>
    <w:p w14:paraId="423186D2" w14:textId="7EACF871" w:rsidR="00627EE4" w:rsidRPr="001A733A" w:rsidRDefault="00627EE4" w:rsidP="0063082D">
      <w:pPr>
        <w:pStyle w:val="abstract"/>
        <w:ind w:left="0" w:right="20"/>
        <w:jc w:val="left"/>
        <w:sectPr w:rsidR="00627EE4" w:rsidRPr="001A733A" w:rsidSect="001A733A">
          <w:headerReference w:type="even" r:id="rId7"/>
          <w:headerReference w:type="default" r:id="rId8"/>
          <w:footerReference w:type="even" r:id="rId9"/>
          <w:pgSz w:w="11900" w:h="16840"/>
          <w:pgMar w:top="1440" w:right="1440" w:bottom="1440" w:left="1440" w:header="708" w:footer="0" w:gutter="0"/>
          <w:cols w:space="708"/>
          <w:docGrid w:linePitch="360"/>
        </w:sectPr>
      </w:pPr>
      <w:r w:rsidRPr="001A733A">
        <w:t xml:space="preserve">Barnes-Holmes &amp; Harte </w:t>
      </w:r>
      <w:r w:rsidRPr="001A733A">
        <w:fldChar w:fldCharType="begin"/>
      </w:r>
      <w:r w:rsidRPr="001A733A">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recently provided an account of the history of the development and use of the Implicit Relational Assessment Procedure (IRAP)</w:t>
      </w:r>
      <w:r w:rsidR="004B46B4">
        <w:t xml:space="preserve">, and </w:t>
      </w:r>
      <w:r w:rsidR="00531112" w:rsidRPr="00531112">
        <w:t xml:space="preserve">used this account as a springboard for suggestions </w:t>
      </w:r>
      <w:r w:rsidR="00531112">
        <w:t>for future research</w:t>
      </w:r>
      <w:r w:rsidR="00531112" w:rsidRPr="00531112">
        <w:t xml:space="preserve">. </w:t>
      </w:r>
      <w:r w:rsidRPr="001A733A">
        <w:t xml:space="preserve">Unfortunately, their core </w:t>
      </w:r>
      <w:r w:rsidR="008B3519" w:rsidRPr="001A733A">
        <w:t xml:space="preserve">assertions </w:t>
      </w:r>
      <w:r w:rsidRPr="001A733A">
        <w:t>are at odds with the published scientific record.</w:t>
      </w:r>
      <w:r w:rsidR="008B3519" w:rsidRPr="001A733A">
        <w:t xml:space="preserve"> </w:t>
      </w:r>
      <w:r w:rsidR="004B46B4" w:rsidRPr="004B46B4">
        <w:t xml:space="preserve">This raises questions about the reliability of </w:t>
      </w:r>
      <w:r w:rsidR="004B46B4">
        <w:t>their recommendations</w:t>
      </w:r>
      <w:r w:rsidR="004B46B4" w:rsidRPr="004B46B4">
        <w:t xml:space="preserve">. </w:t>
      </w:r>
      <w:r w:rsidR="008B3519" w:rsidRPr="001A733A">
        <w:t xml:space="preserve">This </w:t>
      </w:r>
      <w:r w:rsidR="00276DC4">
        <w:t>reply</w:t>
      </w:r>
      <w:r w:rsidR="008B3519" w:rsidRPr="001A733A">
        <w:t xml:space="preserve"> uses a systematic review of the published </w:t>
      </w:r>
      <w:r w:rsidR="005E21B6" w:rsidRPr="001A733A">
        <w:t xml:space="preserve">IRAP </w:t>
      </w:r>
      <w:r w:rsidR="008B3519" w:rsidRPr="001A733A">
        <w:t xml:space="preserve">literature to show that, contrary to Barnes-Holmes &amp; Harte’s (2022) account, (1) Barnes-Holmes repeatedly </w:t>
      </w:r>
      <w:r w:rsidR="00CA3F53" w:rsidRPr="001A733A">
        <w:t xml:space="preserve">and explicitly </w:t>
      </w:r>
      <w:r w:rsidR="008B3519" w:rsidRPr="001A733A">
        <w:t xml:space="preserve">stated that the IRAP </w:t>
      </w:r>
      <w:r w:rsidR="00676C7F" w:rsidRPr="001A733A">
        <w:t>is</w:t>
      </w:r>
      <w:r w:rsidR="00EC0DDE" w:rsidRPr="001A733A">
        <w:t xml:space="preserve"> </w:t>
      </w:r>
      <w:r w:rsidR="008B3519" w:rsidRPr="001A733A">
        <w:t xml:space="preserve">an implicit measure, and (2) Barnes-Holmes </w:t>
      </w:r>
      <w:r w:rsidR="00E9425F" w:rsidRPr="001A733A">
        <w:t xml:space="preserve">did not </w:t>
      </w:r>
      <w:r w:rsidR="006012D5" w:rsidRPr="001A733A">
        <w:t>“</w:t>
      </w:r>
      <w:r w:rsidR="00E9425F" w:rsidRPr="001A733A">
        <w:t xml:space="preserve">lose </w:t>
      </w:r>
      <w:r w:rsidR="008B3519" w:rsidRPr="001A733A">
        <w:t>control</w:t>
      </w:r>
      <w:r w:rsidR="006012D5" w:rsidRPr="001A733A">
        <w:t>”</w:t>
      </w:r>
      <w:r w:rsidR="008B3519" w:rsidRPr="001A733A">
        <w:t xml:space="preserve"> of the task</w:t>
      </w:r>
      <w:r w:rsidR="00CA3F53" w:rsidRPr="001A733A">
        <w:t xml:space="preserve">. Rather, </w:t>
      </w:r>
      <w:r w:rsidR="00E9425F" w:rsidRPr="001A733A">
        <w:t>h</w:t>
      </w:r>
      <w:r w:rsidR="000937F0" w:rsidRPr="001A733A">
        <w:t>e and h</w:t>
      </w:r>
      <w:r w:rsidR="00E9425F" w:rsidRPr="001A733A">
        <w:t xml:space="preserve">is </w:t>
      </w:r>
      <w:r w:rsidR="008B3519" w:rsidRPr="001A733A">
        <w:t>research group ha</w:t>
      </w:r>
      <w:r w:rsidR="00CA3F53" w:rsidRPr="001A733A">
        <w:t>ve</w:t>
      </w:r>
      <w:r w:rsidR="008B3519" w:rsidRPr="001A733A">
        <w:t xml:space="preserve"> produced the majority of all IRAP publications</w:t>
      </w:r>
      <w:r w:rsidR="00676C7F" w:rsidRPr="001A733A">
        <w:t>.</w:t>
      </w:r>
      <w:r w:rsidR="00F46F82" w:rsidRPr="001A733A">
        <w:t xml:space="preserve"> </w:t>
      </w:r>
      <w:r w:rsidR="00FC3D42" w:rsidRPr="001A733A">
        <w:t xml:space="preserve">The credibility of </w:t>
      </w:r>
      <w:r w:rsidR="00F91DAC" w:rsidRPr="001A733A">
        <w:t xml:space="preserve">Barnes-Holmes &amp; Harte’s </w:t>
      </w:r>
      <w:r w:rsidR="00F91DAC" w:rsidRPr="001A733A">
        <w:fldChar w:fldCharType="begin"/>
      </w:r>
      <w:r w:rsidR="0002241A" w:rsidRPr="001A733A">
        <w:instrText xml:space="preserve"> ADDIN ZOTERO_ITEM CSL_CITATION {"citationID":"pxSzOmPN","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F91DAC" w:rsidRPr="001A733A">
        <w:fldChar w:fldCharType="separate"/>
      </w:r>
      <w:r w:rsidR="00F91DAC" w:rsidRPr="001A733A">
        <w:t>(2022)</w:t>
      </w:r>
      <w:r w:rsidR="00F91DAC" w:rsidRPr="001A733A">
        <w:fldChar w:fldCharType="end"/>
      </w:r>
      <w:r w:rsidR="00F91DAC" w:rsidRPr="001A733A">
        <w:t xml:space="preserve"> suggestions </w:t>
      </w:r>
      <w:r w:rsidR="004B46B4">
        <w:t>regarding</w:t>
      </w:r>
      <w:r w:rsidR="00F91DAC" w:rsidRPr="001A733A">
        <w:t xml:space="preserve"> the future of </w:t>
      </w:r>
      <w:r w:rsidR="007D2FEF">
        <w:t xml:space="preserve">the </w:t>
      </w:r>
      <w:r w:rsidR="00F91DAC" w:rsidRPr="001A733A">
        <w:t xml:space="preserve">IRAP </w:t>
      </w:r>
      <w:r w:rsidR="007D2FEF">
        <w:t xml:space="preserve">is </w:t>
      </w:r>
      <w:r w:rsidR="00F91DAC" w:rsidRPr="001A733A">
        <w:t xml:space="preserve">undermined by </w:t>
      </w:r>
      <w:r w:rsidR="00FC3D42" w:rsidRPr="001A733A">
        <w:t xml:space="preserve">their inaccurate account </w:t>
      </w:r>
      <w:r w:rsidR="00F91DAC" w:rsidRPr="001A733A">
        <w:t xml:space="preserve">of its past. </w:t>
      </w:r>
      <w:r w:rsidR="00F46F82" w:rsidRPr="001A733A">
        <w:t xml:space="preserve">However, </w:t>
      </w:r>
      <w:r w:rsidR="001F6A9B" w:rsidRPr="001A733A">
        <w:t>their</w:t>
      </w:r>
      <w:r w:rsidR="00247DF4" w:rsidRPr="001A733A">
        <w:t xml:space="preserve"> </w:t>
      </w:r>
      <w:r w:rsidR="00F46F82" w:rsidRPr="001A733A">
        <w:t>analogy with Frankenstein’s monster still hold</w:t>
      </w:r>
      <w:r w:rsidR="008C0397" w:rsidRPr="001A733A">
        <w:t>s, albeit</w:t>
      </w:r>
      <w:r w:rsidR="00750E82" w:rsidRPr="001A733A">
        <w:t xml:space="preserve"> under a</w:t>
      </w:r>
      <w:r w:rsidR="004B46B4">
        <w:t>n alternative and</w:t>
      </w:r>
      <w:r w:rsidR="00750E82" w:rsidRPr="001A733A">
        <w:t xml:space="preserve"> correct reading of Shelly’s novel</w:t>
      </w:r>
      <w:r w:rsidR="00342F8D" w:rsidRPr="001A733A">
        <w:t xml:space="preserve"> as </w:t>
      </w:r>
      <w:r w:rsidR="00893734" w:rsidRPr="001A733A">
        <w:t xml:space="preserve">a cautionary tale about </w:t>
      </w:r>
      <w:r w:rsidR="00222A88">
        <w:t xml:space="preserve">scientific </w:t>
      </w:r>
      <w:r w:rsidR="00B34A9C" w:rsidRPr="001A733A">
        <w:t>recklessness</w:t>
      </w:r>
      <w:r w:rsidR="002A4290" w:rsidRPr="001A733A">
        <w:t>.</w:t>
      </w:r>
      <w:r w:rsidR="006029D8" w:rsidRPr="001A733A">
        <w:t xml:space="preserve"> </w:t>
      </w:r>
    </w:p>
    <w:p w14:paraId="73DAC2C2" w14:textId="77777777" w:rsidR="00572554" w:rsidRPr="001A733A" w:rsidRDefault="00572554" w:rsidP="00DE698B"/>
    <w:p w14:paraId="6CA83D70" w14:textId="77777777" w:rsidR="00782FBE" w:rsidRPr="001A733A" w:rsidRDefault="00782FBE" w:rsidP="00DE698B">
      <w:pPr>
        <w:sectPr w:rsidR="00782FBE" w:rsidRPr="001A733A" w:rsidSect="001A733A">
          <w:type w:val="continuous"/>
          <w:pgSz w:w="11900" w:h="16840"/>
          <w:pgMar w:top="1440" w:right="1440" w:bottom="1440" w:left="1440" w:header="708" w:footer="708" w:gutter="0"/>
          <w:cols w:space="708"/>
          <w:docGrid w:linePitch="360"/>
        </w:sectPr>
      </w:pPr>
    </w:p>
    <w:p w14:paraId="15B25A74" w14:textId="77777777" w:rsidR="001A733A" w:rsidRDefault="001A733A" w:rsidP="00DE698B">
      <w:r>
        <w:br w:type="page"/>
      </w:r>
    </w:p>
    <w:p w14:paraId="0C166861" w14:textId="77777777" w:rsidR="0027476C" w:rsidRDefault="0027476C" w:rsidP="00DE698B">
      <w:pPr>
        <w:pStyle w:val="Title1"/>
      </w:pPr>
      <w:r w:rsidRPr="001A733A">
        <w:lastRenderedPageBreak/>
        <w:t>Reply to Barnes-Holmes &amp; Harte (2022)</w:t>
      </w:r>
    </w:p>
    <w:p w14:paraId="00A525CB" w14:textId="1E633D05" w:rsidR="0027476C" w:rsidRDefault="0027476C" w:rsidP="00DE698B">
      <w:pPr>
        <w:pStyle w:val="Title1"/>
      </w:pPr>
      <w:r w:rsidRPr="001A733A">
        <w:t>“The IRAP as a Measure of Implicit Cognition:</w:t>
      </w:r>
      <w:r>
        <w:t xml:space="preserve"> </w:t>
      </w:r>
      <w:r w:rsidRPr="001A733A">
        <w:t>A Case of Frankenstein’s Monster”</w:t>
      </w:r>
    </w:p>
    <w:p w14:paraId="66804CF8" w14:textId="77777777" w:rsidR="0027476C" w:rsidRDefault="0027476C" w:rsidP="00DE698B"/>
    <w:p w14:paraId="6501ECFC" w14:textId="51B20F63" w:rsidR="00457F7C" w:rsidRPr="001A733A" w:rsidRDefault="00572554" w:rsidP="0063082D">
      <w:pPr>
        <w:jc w:val="left"/>
      </w:pPr>
      <w:r w:rsidRPr="001A733A">
        <w:t xml:space="preserve">Barnes-Holmes &amp; Harte </w:t>
      </w:r>
      <w:r w:rsidR="000C1B07" w:rsidRPr="001A733A">
        <w:fldChar w:fldCharType="begin"/>
      </w:r>
      <w:r w:rsidR="00A70C5B" w:rsidRPr="001A733A">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1A733A">
        <w:fldChar w:fldCharType="separate"/>
      </w:r>
      <w:r w:rsidR="000C1B07" w:rsidRPr="001A733A">
        <w:t>(2022)</w:t>
      </w:r>
      <w:r w:rsidR="000C1B07" w:rsidRPr="001A733A">
        <w:fldChar w:fldCharType="end"/>
      </w:r>
      <w:r w:rsidR="000C1B07" w:rsidRPr="001A733A">
        <w:t xml:space="preserve"> </w:t>
      </w:r>
      <w:r w:rsidR="00057705" w:rsidRPr="001A733A">
        <w:t xml:space="preserve">recently </w:t>
      </w:r>
      <w:r w:rsidR="000C6B74" w:rsidRPr="001A733A">
        <w:t xml:space="preserve">provided </w:t>
      </w:r>
      <w:r w:rsidR="002016A3" w:rsidRPr="001A733A">
        <w:t>their</w:t>
      </w:r>
      <w:r w:rsidR="000C6B74" w:rsidRPr="001A733A">
        <w:t xml:space="preserve"> </w:t>
      </w:r>
      <w:r w:rsidR="00692B75" w:rsidRPr="001A733A">
        <w:t>histor</w:t>
      </w:r>
      <w:r w:rsidR="002016A3" w:rsidRPr="001A733A">
        <w:t>ical account</w:t>
      </w:r>
      <w:r w:rsidR="00692B75" w:rsidRPr="001A733A">
        <w:t xml:space="preserve"> of the </w:t>
      </w:r>
      <w:r w:rsidR="000C6B74" w:rsidRPr="001A733A">
        <w:t xml:space="preserve">development and use of the </w:t>
      </w:r>
      <w:r w:rsidR="000C1B07" w:rsidRPr="001A733A">
        <w:t>Implicit Relational Assessment Procedure (IRAP)</w:t>
      </w:r>
      <w:r w:rsidR="001F2131" w:rsidRPr="001A733A">
        <w:t xml:space="preserve">. Unfortunately, their core </w:t>
      </w:r>
      <w:r w:rsidR="000666DD" w:rsidRPr="001A733A">
        <w:t>assertions</w:t>
      </w:r>
      <w:r w:rsidR="001F2131" w:rsidRPr="001A733A">
        <w:t xml:space="preserve"> are at odds with the published scientific record.</w:t>
      </w:r>
      <w:r w:rsidR="00D9727E" w:rsidRPr="001A733A">
        <w:t xml:space="preserve"> </w:t>
      </w:r>
      <w:r w:rsidR="005077D0" w:rsidRPr="001A733A">
        <w:t xml:space="preserve">As scientists </w:t>
      </w:r>
      <w:r w:rsidR="004D2E30" w:rsidRPr="001A733A">
        <w:t xml:space="preserve">generally, </w:t>
      </w:r>
      <w:r w:rsidR="005077D0" w:rsidRPr="001A733A">
        <w:t xml:space="preserve">we should be concerned with verifiable facts </w:t>
      </w:r>
      <w:r w:rsidR="00821CCF" w:rsidRPr="001A733A">
        <w:t xml:space="preserve">and avoid revisionism. As behaviorists specifically, we should take responsibility for </w:t>
      </w:r>
      <w:r w:rsidR="004B7FA7" w:rsidRPr="001A733A">
        <w:t xml:space="preserve">how we have </w:t>
      </w:r>
      <w:r w:rsidR="0076065F" w:rsidRPr="001A733A">
        <w:t>arrang</w:t>
      </w:r>
      <w:r w:rsidR="004B7FA7" w:rsidRPr="001A733A">
        <w:t xml:space="preserve">ed </w:t>
      </w:r>
      <w:r w:rsidR="0076065F" w:rsidRPr="001A733A">
        <w:t xml:space="preserve">the </w:t>
      </w:r>
      <w:r w:rsidR="00821CCF" w:rsidRPr="001A733A">
        <w:t>environment</w:t>
      </w:r>
      <w:r w:rsidR="0076065F" w:rsidRPr="001A733A">
        <w:t xml:space="preserve"> </w:t>
      </w:r>
      <w:r w:rsidR="004B7FA7" w:rsidRPr="001A733A">
        <w:t xml:space="preserve">and how </w:t>
      </w:r>
      <w:r w:rsidR="00003076">
        <w:t>this</w:t>
      </w:r>
      <w:r w:rsidR="004B7FA7" w:rsidRPr="001A733A">
        <w:t xml:space="preserve"> has </w:t>
      </w:r>
      <w:r w:rsidR="00821CCF" w:rsidRPr="001A733A">
        <w:t>influence</w:t>
      </w:r>
      <w:r w:rsidR="004B7FA7" w:rsidRPr="001A733A">
        <w:t>d</w:t>
      </w:r>
      <w:r w:rsidR="00821CCF" w:rsidRPr="001A733A">
        <w:t xml:space="preserve"> </w:t>
      </w:r>
      <w:r w:rsidR="0076065F" w:rsidRPr="001A733A">
        <w:t xml:space="preserve">the behavior of </w:t>
      </w:r>
      <w:r w:rsidR="00821CCF" w:rsidRPr="001A733A">
        <w:t>other scientists.</w:t>
      </w:r>
      <w:r w:rsidR="000A7CF4">
        <w:t xml:space="preserve"> For example, other researchers are likely to use a task as an implicit measure if we repeatedly assert that it is one. </w:t>
      </w:r>
      <w:r w:rsidR="00D9727E" w:rsidRPr="001A733A">
        <w:t>Th</w:t>
      </w:r>
      <w:r w:rsidR="00B913CB" w:rsidRPr="001A733A">
        <w:t>is</w:t>
      </w:r>
      <w:r w:rsidR="00D9727E" w:rsidRPr="001A733A">
        <w:t xml:space="preserve"> commentary </w:t>
      </w:r>
      <w:r w:rsidR="005077D0" w:rsidRPr="001A733A">
        <w:t xml:space="preserve">therefore </w:t>
      </w:r>
      <w:r w:rsidR="00D9727E" w:rsidRPr="001A733A">
        <w:t xml:space="preserve">details </w:t>
      </w:r>
      <w:r w:rsidR="0076065F" w:rsidRPr="001A733A">
        <w:t xml:space="preserve">and corrects </w:t>
      </w:r>
      <w:r w:rsidR="00D9727E" w:rsidRPr="001A733A">
        <w:t xml:space="preserve">the </w:t>
      </w:r>
      <w:r w:rsidR="005B0362" w:rsidRPr="001A733A">
        <w:t xml:space="preserve">two key </w:t>
      </w:r>
      <w:r w:rsidR="00D9727E" w:rsidRPr="001A733A">
        <w:t xml:space="preserve">inconsistencies between the </w:t>
      </w:r>
      <w:r w:rsidR="0076065F" w:rsidRPr="001A733A">
        <w:t xml:space="preserve">account provided by </w:t>
      </w:r>
      <w:r w:rsidR="00D9727E" w:rsidRPr="001A733A">
        <w:t xml:space="preserve">Barnes-Holmes &amp; Harte </w:t>
      </w:r>
      <w:r w:rsidR="00D9727E" w:rsidRPr="001A733A">
        <w:fldChar w:fldCharType="begin"/>
      </w:r>
      <w:r w:rsidR="00BB2EA8" w:rsidRPr="001A733A">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1A733A">
        <w:fldChar w:fldCharType="separate"/>
      </w:r>
      <w:r w:rsidR="00D9727E" w:rsidRPr="001A733A">
        <w:t>(2022)</w:t>
      </w:r>
      <w:r w:rsidR="00D9727E" w:rsidRPr="001A733A">
        <w:fldChar w:fldCharType="end"/>
      </w:r>
      <w:r w:rsidR="00D9727E" w:rsidRPr="001A733A">
        <w:t xml:space="preserve"> and the actual contents </w:t>
      </w:r>
      <w:r w:rsidR="006D1CB6" w:rsidRPr="001A733A">
        <w:t xml:space="preserve">of </w:t>
      </w:r>
      <w:r w:rsidR="00D9727E" w:rsidRPr="001A733A">
        <w:t xml:space="preserve">Barnes-Holmes’ published </w:t>
      </w:r>
      <w:r w:rsidR="006D1CB6" w:rsidRPr="001A733A">
        <w:t xml:space="preserve">work </w:t>
      </w:r>
      <w:r w:rsidR="00D9727E" w:rsidRPr="001A733A">
        <w:t xml:space="preserve">on the IRAP. </w:t>
      </w:r>
      <w:r w:rsidR="00905785" w:rsidRPr="001A733A">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1A733A">
        <w:t>These corrections are not merely pedantic: Barnes-Holmes &amp; Harte (2022) provide</w:t>
      </w:r>
      <w:r w:rsidR="00903C62" w:rsidRPr="001A733A">
        <w:t>d</w:t>
      </w:r>
      <w:r w:rsidR="00E52215" w:rsidRPr="001A733A">
        <w:t xml:space="preserve"> a roadmap for future research based on </w:t>
      </w:r>
      <w:r w:rsidR="00633005" w:rsidRPr="001A733A">
        <w:t xml:space="preserve">their view of the past </w:t>
      </w:r>
      <w:r w:rsidR="00B27D45" w:rsidRPr="001A733A">
        <w:t>nearly two decades</w:t>
      </w:r>
      <w:r w:rsidR="00633005" w:rsidRPr="001A733A">
        <w:t xml:space="preserve"> </w:t>
      </w:r>
      <w:r w:rsidR="00B27D45" w:rsidRPr="001A733A">
        <w:t xml:space="preserve">of </w:t>
      </w:r>
      <w:r w:rsidR="00633005" w:rsidRPr="001A733A">
        <w:t xml:space="preserve">IRAP </w:t>
      </w:r>
      <w:r w:rsidR="00B27D45" w:rsidRPr="001A733A">
        <w:t>research</w:t>
      </w:r>
      <w:r w:rsidR="007A2B53" w:rsidRPr="001A733A">
        <w:t xml:space="preserve">. </w:t>
      </w:r>
      <w:r w:rsidR="00D22B2C" w:rsidRPr="001A733A">
        <w:t xml:space="preserve">If future </w:t>
      </w:r>
      <w:r w:rsidR="00F477C0" w:rsidRPr="001A733A">
        <w:t xml:space="preserve">investments into </w:t>
      </w:r>
      <w:r w:rsidR="007A2B53" w:rsidRPr="001A733A">
        <w:t xml:space="preserve">IRAP </w:t>
      </w:r>
      <w:r w:rsidR="00377326" w:rsidRPr="001A733A">
        <w:t xml:space="preserve">research </w:t>
      </w:r>
      <w:r w:rsidR="00F477C0" w:rsidRPr="001A733A">
        <w:t>are to be successful</w:t>
      </w:r>
      <w:r w:rsidR="007A2B53" w:rsidRPr="001A733A">
        <w:t xml:space="preserve"> we must build them on an accurate account of the work </w:t>
      </w:r>
      <w:r w:rsidR="00D22B2C" w:rsidRPr="001A733A">
        <w:t>to date</w:t>
      </w:r>
      <w:r w:rsidR="005C36B7" w:rsidRPr="001A733A">
        <w:t>.</w:t>
      </w:r>
      <w:r w:rsidR="00E110FD" w:rsidRPr="001A733A">
        <w:t xml:space="preserve"> </w:t>
      </w:r>
      <w:r w:rsidR="005E0395" w:rsidRPr="001A733A">
        <w:t xml:space="preserve">Indeed, the credibility of </w:t>
      </w:r>
      <w:r w:rsidR="004F293F" w:rsidRPr="001A733A">
        <w:t xml:space="preserve">any </w:t>
      </w:r>
      <w:r w:rsidR="005E0395" w:rsidRPr="001A733A">
        <w:t xml:space="preserve">recommendations for the future of the task should be informed by the accuracy of </w:t>
      </w:r>
      <w:r w:rsidR="00992317" w:rsidRPr="001A733A">
        <w:t xml:space="preserve">the </w:t>
      </w:r>
      <w:r w:rsidR="005E0395" w:rsidRPr="001A733A">
        <w:t>account of its past.</w:t>
      </w:r>
    </w:p>
    <w:p w14:paraId="38213B85" w14:textId="6DCAA66B" w:rsidR="005629C1" w:rsidRPr="001A733A" w:rsidRDefault="005629C1" w:rsidP="0063082D">
      <w:pPr>
        <w:pStyle w:val="Heading1"/>
        <w:jc w:val="left"/>
      </w:pPr>
      <w:r w:rsidRPr="001A733A">
        <w:t>Systematic review of published IRAP research</w:t>
      </w:r>
    </w:p>
    <w:p w14:paraId="498F9930" w14:textId="0A99215A" w:rsidR="006B4E43" w:rsidRDefault="006B4E43" w:rsidP="0063082D">
      <w:pPr>
        <w:jc w:val="left"/>
      </w:pPr>
      <w:r w:rsidRPr="00DE698B">
        <w:t>Barnes</w:t>
      </w:r>
      <w:r w:rsidRPr="001A733A">
        <w:t xml:space="preserve">-Holmes &amp; Harte’s </w:t>
      </w:r>
      <w:r w:rsidRPr="001A733A">
        <w:fldChar w:fldCharType="begin"/>
      </w:r>
      <w:r w:rsidRPr="001A733A">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claims were therefore testing using a systematic review of the published IRAP literature (2006 to 2022, in English, listed in the Web of </w:t>
      </w:r>
      <w:r w:rsidRPr="001A733A">
        <w:lastRenderedPageBreak/>
        <w:t xml:space="preserve">Science or </w:t>
      </w:r>
      <w:proofErr w:type="spellStart"/>
      <w:r w:rsidRPr="001A733A">
        <w:t>psycINFO</w:t>
      </w:r>
      <w:proofErr w:type="spellEnd"/>
      <w:r w:rsidRPr="001A733A">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0" w:history="1">
        <w:r w:rsidRPr="001A733A">
          <w:rPr>
            <w:rStyle w:val="Hyperlink"/>
          </w:rPr>
          <w:t>osf.io/3bp84</w:t>
        </w:r>
      </w:hyperlink>
      <w:r w:rsidRPr="001A733A">
        <w:rPr>
          <w:rStyle w:val="Hyperlink"/>
        </w:rPr>
        <w:t>)</w:t>
      </w:r>
      <w:r w:rsidRPr="001A733A">
        <w:t xml:space="preserve">. A PRISMA flow chart </w:t>
      </w:r>
      <w:r w:rsidR="00FC37BD" w:rsidRPr="001A733A">
        <w:t xml:space="preserve">detailing all exclusions </w:t>
      </w:r>
      <w:r w:rsidR="00854AFC" w:rsidRPr="001A733A">
        <w:t>can be found in Figure 1</w:t>
      </w:r>
      <w:r w:rsidR="00FC37BD" w:rsidRPr="001A733A">
        <w:t xml:space="preserve"> </w:t>
      </w:r>
      <w:r w:rsidR="00FC37BD" w:rsidRPr="001A733A">
        <w:fldChar w:fldCharType="begin"/>
      </w:r>
      <w:r w:rsidR="00FC37BD" w:rsidRPr="001A733A">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1A733A">
        <w:fldChar w:fldCharType="separate"/>
      </w:r>
      <w:r w:rsidR="00FC37BD" w:rsidRPr="001A733A">
        <w:rPr>
          <w:noProof/>
        </w:rPr>
        <w:t>(Moher et al., 2009)</w:t>
      </w:r>
      <w:r w:rsidR="00FC37BD" w:rsidRPr="001A733A">
        <w:fldChar w:fldCharType="end"/>
      </w:r>
      <w:r w:rsidR="00854AFC" w:rsidRPr="001A733A">
        <w:t>.</w:t>
      </w:r>
      <w:r w:rsidRPr="001A733A">
        <w:t xml:space="preserve"> 155 articles and book chapters that used the IRAP were found. </w:t>
      </w:r>
    </w:p>
    <w:p w14:paraId="2FA122AF" w14:textId="53BC54C3" w:rsidR="008D74ED" w:rsidRDefault="008D74ED" w:rsidP="00DE698B"/>
    <w:p w14:paraId="1ABA7FD7" w14:textId="77777777" w:rsidR="008D74ED" w:rsidRPr="001A733A" w:rsidRDefault="008D74ED" w:rsidP="008D74ED">
      <w:pPr>
        <w:ind w:firstLine="0"/>
      </w:pPr>
      <w:r w:rsidRPr="001A733A">
        <w:rPr>
          <w:b/>
          <w:bCs/>
        </w:rPr>
        <w:t>Figure 1.</w:t>
      </w:r>
      <w:r w:rsidRPr="001A733A">
        <w:t xml:space="preserve"> PRISMA flow chart for systematic review</w:t>
      </w:r>
    </w:p>
    <w:p w14:paraId="7FC71BEA" w14:textId="77777777" w:rsidR="008D74ED" w:rsidRPr="001A733A" w:rsidRDefault="008D74ED" w:rsidP="008D74ED">
      <w:pPr>
        <w:ind w:firstLine="0"/>
        <w:jc w:val="center"/>
      </w:pPr>
      <w:r w:rsidRPr="001A733A">
        <w:rPr>
          <w:noProof/>
        </w:rPr>
        <w:drawing>
          <wp:inline distT="0" distB="0" distL="0" distR="0" wp14:anchorId="1486E4C9" wp14:editId="242643F6">
            <wp:extent cx="4083269" cy="40517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3533" cy="4061973"/>
                    </a:xfrm>
                    <a:prstGeom prst="rect">
                      <a:avLst/>
                    </a:prstGeom>
                  </pic:spPr>
                </pic:pic>
              </a:graphicData>
            </a:graphic>
          </wp:inline>
        </w:drawing>
      </w:r>
    </w:p>
    <w:p w14:paraId="7B0C97B9" w14:textId="2D25A113" w:rsidR="008D74ED" w:rsidRDefault="008D74ED" w:rsidP="008D74ED">
      <w:pPr>
        <w:ind w:firstLine="0"/>
      </w:pPr>
    </w:p>
    <w:p w14:paraId="17A11BF7" w14:textId="77777777" w:rsidR="008D74ED" w:rsidRPr="001A733A" w:rsidRDefault="008D74ED" w:rsidP="00DE698B"/>
    <w:p w14:paraId="4DC24145" w14:textId="41B270CB" w:rsidR="00EF6B30" w:rsidRPr="001A733A" w:rsidRDefault="009E0C15" w:rsidP="00DE698B">
      <w:pPr>
        <w:pStyle w:val="Heading1"/>
      </w:pPr>
      <w:r w:rsidRPr="001A733A">
        <w:t>Barnes-Holmes</w:t>
      </w:r>
      <w:r w:rsidR="00A43FCD" w:rsidRPr="001A733A">
        <w:t xml:space="preserve"> </w:t>
      </w:r>
      <w:r w:rsidR="00C154C7" w:rsidRPr="001A733A">
        <w:t xml:space="preserve">consistently stated that </w:t>
      </w:r>
      <w:r w:rsidR="00770D8F" w:rsidRPr="001A733A">
        <w:t xml:space="preserve">the IRAP </w:t>
      </w:r>
      <w:r w:rsidR="00717044" w:rsidRPr="001A733A">
        <w:t>was created as</w:t>
      </w:r>
      <w:r w:rsidR="00C154C7" w:rsidRPr="001A733A">
        <w:t xml:space="preserve"> an </w:t>
      </w:r>
      <w:r w:rsidR="00A43FCD" w:rsidRPr="001A733A">
        <w:t>implicit measure</w:t>
      </w:r>
    </w:p>
    <w:p w14:paraId="63048FBE" w14:textId="205BBA2B" w:rsidR="00A7010C" w:rsidRPr="001A733A" w:rsidRDefault="007B1AC0" w:rsidP="0063082D">
      <w:pPr>
        <w:pStyle w:val="NormalWeb"/>
        <w:ind w:firstLine="720"/>
        <w:jc w:val="left"/>
      </w:pPr>
      <w:r w:rsidRPr="001A733A">
        <w:t xml:space="preserve">Claim 1: </w:t>
      </w:r>
      <w:r w:rsidR="00EF6B30" w:rsidRPr="001A733A">
        <w:t>“</w:t>
      </w:r>
      <w:r w:rsidR="00541647" w:rsidRPr="001A733A">
        <w:t>T</w:t>
      </w:r>
      <w:r w:rsidR="00EF6B30" w:rsidRPr="001A733A">
        <w:t>he IRAP did not start out as a measure of implicit cognition” (</w:t>
      </w:r>
      <w:r w:rsidRPr="001A733A">
        <w:t xml:space="preserve">Barnes-Holmes &amp; Harte, 2022, </w:t>
      </w:r>
      <w:r w:rsidR="00EF6B30" w:rsidRPr="001A733A">
        <w:t xml:space="preserve">pp. 5-6). </w:t>
      </w:r>
      <w:r w:rsidR="00451BBB" w:rsidRPr="001A733A">
        <w:rPr>
          <w:rFonts w:eastAsia="Times New Roman"/>
          <w:kern w:val="0"/>
          <w:lang w:eastAsia="zh-CN"/>
        </w:rPr>
        <w:t>On the contrary</w:t>
      </w:r>
      <w:r w:rsidR="00EF1A55" w:rsidRPr="001A733A">
        <w:rPr>
          <w:rFonts w:eastAsia="Times New Roman"/>
          <w:kern w:val="0"/>
          <w:lang w:eastAsia="zh-CN"/>
        </w:rPr>
        <w:t xml:space="preserve">, </w:t>
      </w:r>
      <w:r w:rsidR="00884CB9" w:rsidRPr="001A733A">
        <w:t xml:space="preserve">the early IRAP literature is very explicit </w:t>
      </w:r>
      <w:r w:rsidR="00884CB9" w:rsidRPr="001A733A">
        <w:lastRenderedPageBreak/>
        <w:t xml:space="preserve">that it was created </w:t>
      </w:r>
      <w:r w:rsidR="00BF576E" w:rsidRPr="001A733A">
        <w:t xml:space="preserve">and used </w:t>
      </w:r>
      <w:r w:rsidR="00884CB9" w:rsidRPr="001A733A">
        <w:t xml:space="preserve">as one. </w:t>
      </w:r>
      <w:r w:rsidR="006012D5" w:rsidRPr="001A733A">
        <w:t>T</w:t>
      </w:r>
      <w:r w:rsidR="00E03089" w:rsidRPr="001A733A">
        <w:t xml:space="preserve">o </w:t>
      </w:r>
      <w:r w:rsidR="00DD59A3" w:rsidRPr="001A733A">
        <w:t xml:space="preserve">demonstrate </w:t>
      </w:r>
      <w:r w:rsidR="00E03089" w:rsidRPr="001A733A">
        <w:t>this</w:t>
      </w:r>
      <w:r w:rsidR="00DD59A3" w:rsidRPr="001A733A">
        <w:t>,</w:t>
      </w:r>
      <w:r w:rsidR="00E03089" w:rsidRPr="001A733A">
        <w:t xml:space="preserve"> I </w:t>
      </w:r>
      <w:r w:rsidR="00EF1A55" w:rsidRPr="001A733A">
        <w:t>provide quotes from</w:t>
      </w:r>
      <w:r w:rsidR="00E03089" w:rsidRPr="001A733A">
        <w:t xml:space="preserve"> the first </w:t>
      </w:r>
      <w:r w:rsidR="00DD59A3" w:rsidRPr="001A733A">
        <w:t>ten</w:t>
      </w:r>
      <w:r w:rsidR="00E03089" w:rsidRPr="001A733A">
        <w:t xml:space="preserve"> published IRAP articles and book chapters</w:t>
      </w:r>
      <w:r w:rsidR="006012D5" w:rsidRPr="001A733A">
        <w:t xml:space="preserve"> of which </w:t>
      </w:r>
      <w:r w:rsidR="00EF1A55" w:rsidRPr="001A733A">
        <w:t>Barnes-Holmes was a co-autho</w:t>
      </w:r>
      <w:r w:rsidR="006012D5" w:rsidRPr="001A733A">
        <w:t>r</w:t>
      </w:r>
      <w:r w:rsidR="00EF1A55" w:rsidRPr="001A733A">
        <w:t>.</w:t>
      </w:r>
      <w:r w:rsidR="00E03089" w:rsidRPr="001A733A">
        <w:t xml:space="preserve"> </w:t>
      </w:r>
    </w:p>
    <w:p w14:paraId="4DABF447" w14:textId="74FF8B8A" w:rsidR="00EF1A55" w:rsidRPr="001A733A" w:rsidRDefault="00EF1A55" w:rsidP="0063082D">
      <w:pPr>
        <w:pStyle w:val="NormalWeb"/>
        <w:ind w:firstLine="720"/>
        <w:jc w:val="left"/>
      </w:pPr>
      <w:r w:rsidRPr="001A733A">
        <w:t xml:space="preserve">The first IRAP publication, Barnes-Holmes et al. </w:t>
      </w:r>
      <w:r w:rsidRPr="001A733A">
        <w:fldChar w:fldCharType="begin"/>
      </w:r>
      <w:r w:rsidRPr="001A733A">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1A733A">
        <w:fldChar w:fldCharType="separate"/>
      </w:r>
      <w:r w:rsidRPr="001A733A">
        <w:rPr>
          <w:noProof/>
        </w:rPr>
        <w:t>(2006)</w:t>
      </w:r>
      <w:r w:rsidRPr="001A733A">
        <w:fldChar w:fldCharType="end"/>
      </w:r>
      <w:r w:rsidRPr="001A733A">
        <w:t>, was subtitled “Developing the Implicit Relational Assessment Procedure (IRAP) as a direct measure of implicit beliefs” and stated that “the current results do suggest, if only tentatively, that the IRAP provides a measure of implicit beliefs” (p.</w:t>
      </w:r>
      <w:r w:rsidR="00F63E8F" w:rsidRPr="001A733A">
        <w:t xml:space="preserve"> </w:t>
      </w:r>
      <w:r w:rsidRPr="001A733A">
        <w:t xml:space="preserve">173). McKenna et al. </w:t>
      </w:r>
      <w:r w:rsidRPr="001A733A">
        <w:fldChar w:fldCharType="begin"/>
      </w:r>
      <w:r w:rsidRPr="001A733A">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Pr="001A733A">
        <w:fldChar w:fldCharType="separate"/>
      </w:r>
      <w:r w:rsidRPr="001A733A">
        <w:rPr>
          <w:noProof/>
        </w:rPr>
        <w:t>(2007)</w:t>
      </w:r>
      <w:r w:rsidRPr="001A733A">
        <w:fldChar w:fldCharType="end"/>
      </w:r>
      <w:r w:rsidR="00F63E8F" w:rsidRPr="001A733A">
        <w:t xml:space="preserve"> stated</w:t>
      </w:r>
      <w:r w:rsidR="009B302B" w:rsidRPr="001A733A">
        <w:t>,</w:t>
      </w:r>
      <w:r w:rsidR="00F63E8F" w:rsidRPr="001A733A">
        <w:t xml:space="preserve"> “another procedure for assessing implicit </w:t>
      </w:r>
      <w:r w:rsidR="00744AD0" w:rsidRPr="001A733A">
        <w:t xml:space="preserve">cognitions has been proposed, the Implicit Relational Assessment Procedure” (p. 254), and “the current </w:t>
      </w:r>
      <w:r w:rsidR="00F63E8F" w:rsidRPr="001A733A">
        <w:t xml:space="preserve">findings provide some support for the IRAP as an implicit measure” (p. 267). </w:t>
      </w:r>
      <w:r w:rsidR="00780DBC" w:rsidRPr="001A733A">
        <w:t xml:space="preserve">Cullen &amp; Barnes-Holmes </w:t>
      </w:r>
      <w:r w:rsidR="00780DBC" w:rsidRPr="001A733A">
        <w:fldChar w:fldCharType="begin"/>
      </w:r>
      <w:r w:rsidR="00780DBC" w:rsidRPr="001A733A">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1A733A">
        <w:fldChar w:fldCharType="separate"/>
      </w:r>
      <w:r w:rsidR="00780DBC" w:rsidRPr="001A733A">
        <w:rPr>
          <w:noProof/>
        </w:rPr>
        <w:t>(2008)</w:t>
      </w:r>
      <w:r w:rsidR="00780DBC" w:rsidRPr="001A733A">
        <w:fldChar w:fldCharType="end"/>
      </w:r>
      <w:r w:rsidR="00780DBC" w:rsidRPr="001A733A">
        <w:t xml:space="preserve"> stated</w:t>
      </w:r>
      <w:r w:rsidR="00564D72" w:rsidRPr="001A733A">
        <w:t xml:space="preserve"> “it is prudent to develop additional methodologies that aim to provide relatively direct measures of implicit cognition. One such methodology has recently been offered: the Implicit Relational Assessment Procedure” (p. 35)</w:t>
      </w:r>
      <w:r w:rsidR="00833A8A" w:rsidRPr="001A733A">
        <w:t xml:space="preserve">. Barnes-Holmes et al. </w:t>
      </w:r>
      <w:r w:rsidR="00833A8A" w:rsidRPr="001A733A">
        <w:fldChar w:fldCharType="begin"/>
      </w:r>
      <w:r w:rsidR="00833A8A" w:rsidRPr="001A733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1A733A">
        <w:fldChar w:fldCharType="separate"/>
      </w:r>
      <w:r w:rsidR="00833A8A" w:rsidRPr="001A733A">
        <w:rPr>
          <w:noProof/>
        </w:rPr>
        <w:t>(2008)</w:t>
      </w:r>
      <w:r w:rsidR="00833A8A" w:rsidRPr="001A733A">
        <w:fldChar w:fldCharType="end"/>
      </w:r>
      <w:r w:rsidR="00833A8A" w:rsidRPr="001A733A">
        <w:t xml:space="preserve"> stated</w:t>
      </w:r>
      <w:r w:rsidR="00716592" w:rsidRPr="001A733A">
        <w:t>,</w:t>
      </w:r>
      <w:r w:rsidR="00833A8A" w:rsidRPr="001A733A">
        <w:t xml:space="preserve"> “the IRAP meets the second two criteria for an implicit measure” (p. 512). Chan et al. </w:t>
      </w:r>
      <w:r w:rsidR="00833A8A" w:rsidRPr="001A733A">
        <w:fldChar w:fldCharType="begin"/>
      </w:r>
      <w:r w:rsidR="00520BDA" w:rsidRPr="001A733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1A733A">
        <w:fldChar w:fldCharType="begin"/>
      </w:r>
      <w:r w:rsidR="00520BDA" w:rsidRPr="001A733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also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aim of the present study was to determine if the IRAP would be more effective at revealing sexual offenders’ implicit beliefs about children than an explicit (questionnaire-based) methodology” (p. 63). </w:t>
      </w:r>
      <w:r w:rsidR="008F216E" w:rsidRPr="001A733A">
        <w:t xml:space="preserve">Vahey et al. </w:t>
      </w:r>
      <w:r w:rsidR="008F216E" w:rsidRPr="001A733A">
        <w:fldChar w:fldCharType="begin"/>
      </w:r>
      <w:r w:rsidR="00520BDA" w:rsidRPr="001A733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1A733A">
        <w:fldChar w:fldCharType="separate"/>
      </w:r>
      <w:r w:rsidR="008F216E" w:rsidRPr="001A733A">
        <w:rPr>
          <w:noProof/>
        </w:rPr>
        <w:t>(2009)</w:t>
      </w:r>
      <w:r w:rsidR="008F216E" w:rsidRPr="001A733A">
        <w:fldChar w:fldCharType="end"/>
      </w:r>
      <w:r w:rsidR="008F216E" w:rsidRPr="001A733A">
        <w:t xml:space="preserve"> stated the IRAP was “used with all participants to measure implicit self-esteem” (p. 374). </w:t>
      </w:r>
      <w:r w:rsidR="006160E6" w:rsidRPr="001A733A">
        <w:t xml:space="preserve">Barnes-Holmes et al. </w:t>
      </w:r>
      <w:r w:rsidR="006160E6" w:rsidRPr="001A733A">
        <w:fldChar w:fldCharType="begin"/>
      </w:r>
      <w:r w:rsidR="00520BDA" w:rsidRPr="001A733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stated that their “findings support the IRAP as a potentially useful measure of implicit attitudes.” (p. 389). Power et al. </w:t>
      </w:r>
      <w:r w:rsidR="006160E6" w:rsidRPr="001A733A">
        <w:fldChar w:fldCharType="begin"/>
      </w:r>
      <w:r w:rsidR="006160E6" w:rsidRPr="001A733A">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referred to the IRAP as an implicit measure in their title and that the IRAP “was designed to examine implicit beliefs or attitudes” (p. 621). </w:t>
      </w:r>
      <w:r w:rsidR="00083611" w:rsidRPr="001A733A">
        <w:t xml:space="preserve">Cullen et al. </w:t>
      </w:r>
      <w:r w:rsidR="00083611" w:rsidRPr="001A733A">
        <w:fldChar w:fldCharType="begin"/>
      </w:r>
      <w:r w:rsidR="00520BDA" w:rsidRPr="001A733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1A733A">
        <w:fldChar w:fldCharType="separate"/>
      </w:r>
      <w:r w:rsidR="001B469C" w:rsidRPr="001A733A">
        <w:rPr>
          <w:noProof/>
        </w:rPr>
        <w:t>(2009)</w:t>
      </w:r>
      <w:r w:rsidR="00083611" w:rsidRPr="001A733A">
        <w:fldChar w:fldCharType="end"/>
      </w:r>
      <w:r w:rsidR="001B469C" w:rsidRPr="001A733A">
        <w:t xml:space="preserve"> stated “at the </w:t>
      </w:r>
      <w:r w:rsidR="001B469C" w:rsidRPr="001A733A">
        <w:lastRenderedPageBreak/>
        <w:t>very least, therefore, the current findings indicate that the IRAP could provide a possibly useful alternative to the IAT” (p. 611).</w:t>
      </w:r>
      <w:r w:rsidR="002526BA" w:rsidRPr="001A733A">
        <w:t xml:space="preserve"> </w:t>
      </w:r>
    </w:p>
    <w:p w14:paraId="3F614F23" w14:textId="42C53E8F" w:rsidR="00C32344" w:rsidRPr="001A733A" w:rsidRDefault="00264FE8" w:rsidP="0063082D">
      <w:pPr>
        <w:pStyle w:val="NormalWeb"/>
        <w:ind w:firstLine="720"/>
        <w:jc w:val="left"/>
        <w:rPr>
          <w:lang w:val="en-GB"/>
        </w:rPr>
      </w:pPr>
      <w:r w:rsidRPr="001A733A">
        <w:t xml:space="preserve">Barnes-Holmes continued to refer to the IRAP as an implicit measure for </w:t>
      </w:r>
      <w:r w:rsidR="00CC2799" w:rsidRPr="001A733A">
        <w:t xml:space="preserve">over a </w:t>
      </w:r>
      <w:r w:rsidRPr="001A733A">
        <w:t>decade. In ord</w:t>
      </w:r>
      <w:r w:rsidR="00990A68" w:rsidRPr="001A733A">
        <w:t>er</w:t>
      </w:r>
      <w:r w:rsidRPr="001A733A">
        <w:t xml:space="preserve"> to not labor the point</w:t>
      </w:r>
      <w:r w:rsidR="007C18F7" w:rsidRPr="001A733A">
        <w:t>,</w:t>
      </w:r>
      <w:r w:rsidRPr="001A733A">
        <w:t xml:space="preserve"> I provide </w:t>
      </w:r>
      <w:r w:rsidR="00D23B3E" w:rsidRPr="001A733A">
        <w:t xml:space="preserve">quotes from </w:t>
      </w:r>
      <w:r w:rsidRPr="001A733A">
        <w:t xml:space="preserve">one </w:t>
      </w:r>
      <w:r w:rsidR="00F91F05" w:rsidRPr="001A733A">
        <w:t xml:space="preserve">publication </w:t>
      </w:r>
      <w:r w:rsidR="00277B84" w:rsidRPr="001A733A">
        <w:t xml:space="preserve">co-authored by Barnes-Holmes </w:t>
      </w:r>
      <w:r w:rsidRPr="001A733A">
        <w:t>per year</w:t>
      </w:r>
      <w:r w:rsidR="00990A68" w:rsidRPr="001A733A">
        <w:t xml:space="preserve">: </w:t>
      </w:r>
      <w:r w:rsidR="00990A68" w:rsidRPr="001A733A">
        <w:rPr>
          <w:lang w:val="en-GB"/>
        </w:rPr>
        <w:t xml:space="preserve">“it would also seem prudent to attempt to develop additional methodologies that aim to provide relatively direct measures of implicit cognition. The IRAP may be one such method” </w:t>
      </w:r>
      <w:r w:rsidR="00990A68" w:rsidRPr="001A733A">
        <w:rPr>
          <w:lang w:val="en-GB"/>
        </w:rPr>
        <w:fldChar w:fldCharType="begin"/>
      </w:r>
      <w:r w:rsidR="00F91F05" w:rsidRPr="001A733A">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1A733A">
        <w:rPr>
          <w:lang w:val="en-GB"/>
        </w:rPr>
        <w:fldChar w:fldCharType="separate"/>
      </w:r>
      <w:r w:rsidR="00F91F05" w:rsidRPr="001A733A">
        <w:rPr>
          <w:noProof/>
          <w:lang w:val="en-GB"/>
        </w:rPr>
        <w:t>(Barnes-Holmes et al., 2010, p. 45)</w:t>
      </w:r>
      <w:r w:rsidR="00990A68" w:rsidRPr="001A733A">
        <w:rPr>
          <w:lang w:val="en-GB"/>
        </w:rPr>
        <w:fldChar w:fldCharType="end"/>
      </w:r>
      <w:r w:rsidR="00990A68" w:rsidRPr="001A733A">
        <w:rPr>
          <w:lang w:val="en-GB"/>
        </w:rPr>
        <w:t>; “The Implicit Relational Assessment Procedure (IRAP) is an implicit measure</w:t>
      </w:r>
      <w:r w:rsidR="00F91F05" w:rsidRPr="001A733A">
        <w:rPr>
          <w:lang w:val="en-GB"/>
        </w:rPr>
        <w:t xml:space="preserve">” </w:t>
      </w:r>
      <w:r w:rsidR="00F91F05" w:rsidRPr="001A733A">
        <w:rPr>
          <w:lang w:val="en-GB"/>
        </w:rPr>
        <w:fldChar w:fldCharType="begin"/>
      </w:r>
      <w:r w:rsidR="00F91F05" w:rsidRPr="001A733A">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1A733A">
        <w:rPr>
          <w:lang w:val="en-GB"/>
        </w:rPr>
        <w:fldChar w:fldCharType="separate"/>
      </w:r>
      <w:r w:rsidR="00F91F05" w:rsidRPr="001A733A">
        <w:rPr>
          <w:noProof/>
          <w:lang w:val="en-GB"/>
        </w:rPr>
        <w:t>(Campbell et al., 2011, p. 378)</w:t>
      </w:r>
      <w:r w:rsidR="00F91F05" w:rsidRPr="001A733A">
        <w:rPr>
          <w:lang w:val="en-GB"/>
        </w:rPr>
        <w:fldChar w:fldCharType="end"/>
      </w:r>
      <w:r w:rsidR="00F91F05" w:rsidRPr="001A733A">
        <w:rPr>
          <w:lang w:val="en-GB"/>
        </w:rPr>
        <w:t>;</w:t>
      </w:r>
      <w:r w:rsidR="00990A68" w:rsidRPr="001A733A">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1A733A">
        <w:rPr>
          <w:lang w:val="en-GB"/>
        </w:rPr>
        <w:fldChar w:fldCharType="begin"/>
      </w:r>
      <w:r w:rsidR="00F91F05" w:rsidRPr="001A733A">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1A733A">
        <w:rPr>
          <w:lang w:val="en-GB"/>
        </w:rPr>
        <w:fldChar w:fldCharType="separate"/>
      </w:r>
      <w:r w:rsidR="00F91F05" w:rsidRPr="001A733A">
        <w:rPr>
          <w:noProof/>
          <w:lang w:val="en-GB"/>
        </w:rPr>
        <w:t>(Hussey &amp; Barnes-Holmes, 2012, p. 573)</w:t>
      </w:r>
      <w:r w:rsidR="00F91F05" w:rsidRPr="001A733A">
        <w:rPr>
          <w:lang w:val="en-GB"/>
        </w:rPr>
        <w:fldChar w:fldCharType="end"/>
      </w:r>
      <w:r w:rsidR="00E93A06" w:rsidRPr="001A733A">
        <w:rPr>
          <w:lang w:val="en-GB"/>
        </w:rPr>
        <w:t xml:space="preserve">; “the Implicit Relational Assessment Procedure (IRAP), which was designed to measure the professional’s implicit attitudes to this particular disability” </w:t>
      </w:r>
      <w:r w:rsidR="00E93A06" w:rsidRPr="001A733A">
        <w:rPr>
          <w:lang w:val="en-GB"/>
        </w:rPr>
        <w:fldChar w:fldCharType="begin"/>
      </w:r>
      <w:r w:rsidR="00E93A06" w:rsidRPr="001A733A">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1A733A">
        <w:rPr>
          <w:lang w:val="en-GB"/>
        </w:rPr>
        <w:fldChar w:fldCharType="separate"/>
      </w:r>
      <w:r w:rsidR="00E93A06" w:rsidRPr="001A733A">
        <w:rPr>
          <w:noProof/>
          <w:lang w:val="en-GB"/>
        </w:rPr>
        <w:t>(Kelly &amp; Barnes-Holmes, 2013, p. 5)</w:t>
      </w:r>
      <w:r w:rsidR="00E93A06" w:rsidRPr="001A733A">
        <w:rPr>
          <w:lang w:val="en-GB"/>
        </w:rPr>
        <w:fldChar w:fldCharType="end"/>
      </w:r>
      <w:r w:rsidR="00E93A06" w:rsidRPr="001A733A">
        <w:rPr>
          <w:lang w:val="en-GB"/>
        </w:rPr>
        <w:t xml:space="preserve">; </w:t>
      </w:r>
      <w:r w:rsidR="00455F83" w:rsidRPr="001A733A">
        <w:rPr>
          <w:lang w:val="en-GB"/>
        </w:rPr>
        <w:t xml:space="preserve">“implicit measures such as the Implicit Relational Assessment Procedure … may provide novel perspectives into disorders such as OCD” </w:t>
      </w:r>
      <w:r w:rsidR="00455F83" w:rsidRPr="001A733A">
        <w:rPr>
          <w:lang w:val="en-GB"/>
        </w:rPr>
        <w:fldChar w:fldCharType="begin"/>
      </w:r>
      <w:r w:rsidR="00455F83" w:rsidRPr="001A733A">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1A733A">
        <w:rPr>
          <w:lang w:val="en-GB"/>
        </w:rPr>
        <w:fldChar w:fldCharType="separate"/>
      </w:r>
      <w:r w:rsidR="00455F83" w:rsidRPr="001A733A">
        <w:rPr>
          <w:noProof/>
          <w:lang w:val="en-GB"/>
        </w:rPr>
        <w:t>(Nicholson et al., 2014, p. 32)</w:t>
      </w:r>
      <w:r w:rsidR="00455F83" w:rsidRPr="001A733A">
        <w:rPr>
          <w:lang w:val="en-GB"/>
        </w:rPr>
        <w:fldChar w:fldCharType="end"/>
      </w:r>
      <w:r w:rsidR="00455F83" w:rsidRPr="001A733A">
        <w:rPr>
          <w:lang w:val="en-GB"/>
        </w:rPr>
        <w:t xml:space="preserve">; “the IRAP is uniquely equipped to measure implicit cognition” </w:t>
      </w:r>
      <w:r w:rsidR="00455F83" w:rsidRPr="001A733A">
        <w:rPr>
          <w:lang w:val="en-GB"/>
        </w:rPr>
        <w:fldChar w:fldCharType="begin"/>
      </w:r>
      <w:r w:rsidR="00656C10" w:rsidRPr="001A733A">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1A733A">
        <w:rPr>
          <w:lang w:val="en-GB"/>
        </w:rPr>
        <w:fldChar w:fldCharType="separate"/>
      </w:r>
      <w:r w:rsidR="00656C10" w:rsidRPr="001A733A">
        <w:rPr>
          <w:noProof/>
          <w:lang w:val="en-GB"/>
        </w:rPr>
        <w:t>(Vahey et al., 2015, p. 60)</w:t>
      </w:r>
      <w:r w:rsidR="00455F83" w:rsidRPr="001A733A">
        <w:rPr>
          <w:lang w:val="en-GB"/>
        </w:rPr>
        <w:fldChar w:fldCharType="end"/>
      </w:r>
      <w:r w:rsidR="00656C10" w:rsidRPr="001A733A">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1A733A">
        <w:rPr>
          <w:lang w:val="en-GB"/>
        </w:rPr>
        <w:fldChar w:fldCharType="begin"/>
      </w:r>
      <w:r w:rsidR="00B05990" w:rsidRPr="001A733A">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1A733A">
        <w:rPr>
          <w:lang w:val="en-GB"/>
        </w:rPr>
        <w:fldChar w:fldCharType="separate"/>
      </w:r>
      <w:r w:rsidR="00B7207F" w:rsidRPr="001A733A">
        <w:rPr>
          <w:noProof/>
          <w:lang w:val="en-GB"/>
        </w:rPr>
        <w:t>(Hussey et al., 2016, p. 3)</w:t>
      </w:r>
      <w:r w:rsidR="00656C10" w:rsidRPr="001A733A">
        <w:rPr>
          <w:lang w:val="en-GB"/>
        </w:rPr>
        <w:fldChar w:fldCharType="end"/>
      </w:r>
      <w:r w:rsidR="00B7207F" w:rsidRPr="001A733A">
        <w:rPr>
          <w:lang w:val="en-GB"/>
        </w:rPr>
        <w:t xml:space="preserve">; </w:t>
      </w:r>
      <w:r w:rsidR="00C32344" w:rsidRPr="001A733A">
        <w:rPr>
          <w:lang w:val="en-GB"/>
        </w:rPr>
        <w:t xml:space="preserve">“The implicit measures used (IAT and IRAP) are computer-based tests that assess reaction time biases” </w:t>
      </w:r>
      <w:r w:rsidR="00C32344" w:rsidRPr="001A733A">
        <w:rPr>
          <w:lang w:val="en-GB"/>
        </w:rPr>
        <w:fldChar w:fldCharType="begin"/>
      </w:r>
      <w:r w:rsidR="00C32344" w:rsidRPr="001A733A">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1A733A">
        <w:rPr>
          <w:lang w:val="en-GB"/>
        </w:rPr>
        <w:fldChar w:fldCharType="separate"/>
      </w:r>
      <w:r w:rsidR="00C32344" w:rsidRPr="001A733A">
        <w:rPr>
          <w:noProof/>
          <w:lang w:val="en-GB"/>
        </w:rPr>
        <w:t>(Stewart et al., 2017, p. 64)</w:t>
      </w:r>
      <w:r w:rsidR="00C32344" w:rsidRPr="001A733A">
        <w:rPr>
          <w:lang w:val="en-GB"/>
        </w:rPr>
        <w:fldChar w:fldCharType="end"/>
      </w:r>
      <w:r w:rsidR="00CC2799" w:rsidRPr="001A733A">
        <w:rPr>
          <w:lang w:val="en-GB"/>
        </w:rPr>
        <w:t xml:space="preserve">. </w:t>
      </w:r>
    </w:p>
    <w:p w14:paraId="3581164D" w14:textId="54BF717B" w:rsidR="003C0D82" w:rsidRPr="001A733A" w:rsidRDefault="00DF7DFC" w:rsidP="0063082D">
      <w:pPr>
        <w:pStyle w:val="NormalWeb"/>
        <w:ind w:firstLine="720"/>
        <w:jc w:val="left"/>
      </w:pPr>
      <w:r w:rsidRPr="001A733A">
        <w:t xml:space="preserve">Barnes-Holmes’ last reference to the IRAP as an implicit measure </w:t>
      </w:r>
      <w:r w:rsidR="006B3DF9" w:rsidRPr="001A733A">
        <w:fldChar w:fldCharType="begin"/>
      </w:r>
      <w:r w:rsidRPr="001A733A">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1A733A">
        <w:fldChar w:fldCharType="separate"/>
      </w:r>
      <w:r w:rsidRPr="001A733A">
        <w:rPr>
          <w:noProof/>
        </w:rPr>
        <w:t>(i.e., Perez et al., 2019)</w:t>
      </w:r>
      <w:r w:rsidR="006B3DF9" w:rsidRPr="001A733A">
        <w:fldChar w:fldCharType="end"/>
      </w:r>
      <w:r w:rsidRPr="001A733A">
        <w:t xml:space="preserve"> seems to have been just </w:t>
      </w:r>
      <w:r w:rsidR="00C6684E" w:rsidRPr="001A733A">
        <w:t>before</w:t>
      </w:r>
      <w:r w:rsidRPr="001A733A">
        <w:t xml:space="preserve"> the </w:t>
      </w:r>
      <w:r w:rsidR="0098647C" w:rsidRPr="001A733A">
        <w:t xml:space="preserve">publication of </w:t>
      </w:r>
      <w:r w:rsidR="00CF6740" w:rsidRPr="001A733A">
        <w:t xml:space="preserve">two independent meta-analyses of the IRAP’s psychometric properties </w:t>
      </w:r>
      <w:r w:rsidR="00827885" w:rsidRPr="001A733A">
        <w:fldChar w:fldCharType="begin"/>
      </w:r>
      <w:r w:rsidR="00827885" w:rsidRPr="001A733A">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1A733A">
        <w:fldChar w:fldCharType="separate"/>
      </w:r>
      <w:r w:rsidR="00827885" w:rsidRPr="001A733A">
        <w:t>(Greenwald &amp; Lai, 2020; Hussey &amp; Drake, 2020)</w:t>
      </w:r>
      <w:r w:rsidR="00827885" w:rsidRPr="001A733A">
        <w:fldChar w:fldCharType="end"/>
      </w:r>
      <w:r w:rsidRPr="001A733A">
        <w:t>.</w:t>
      </w:r>
      <w:r w:rsidR="00827885" w:rsidRPr="001A733A">
        <w:t xml:space="preserve"> These reviews both </w:t>
      </w:r>
      <w:r w:rsidR="00CF6740" w:rsidRPr="001A733A">
        <w:t xml:space="preserve">concluded that the IRAP </w:t>
      </w:r>
      <w:r w:rsidR="006C72E3" w:rsidRPr="001A733A">
        <w:t xml:space="preserve">demonstrates </w:t>
      </w:r>
      <w:r w:rsidR="00CF6740" w:rsidRPr="001A733A">
        <w:t xml:space="preserve">poor reliability </w:t>
      </w:r>
      <w:r w:rsidR="00827885" w:rsidRPr="001A733A">
        <w:t xml:space="preserve">(Cronbach's α = .51 </w:t>
      </w:r>
      <w:r w:rsidR="00827885" w:rsidRPr="001A733A">
        <w:lastRenderedPageBreak/>
        <w:t>to .56)</w:t>
      </w:r>
      <w:r w:rsidR="00E4102B" w:rsidRPr="001A733A">
        <w:t>. A</w:t>
      </w:r>
      <w:r w:rsidR="00827885" w:rsidRPr="001A733A">
        <w:t xml:space="preserve">s such, </w:t>
      </w:r>
      <w:r w:rsidR="00020DCF" w:rsidRPr="001A733A">
        <w:t xml:space="preserve">its psychometric properties make it a poor </w:t>
      </w:r>
      <w:r w:rsidR="002E2D36" w:rsidRPr="001A733A">
        <w:t xml:space="preserve">implicit </w:t>
      </w:r>
      <w:r w:rsidR="00020DCF" w:rsidRPr="001A733A">
        <w:t>measure relative to other</w:t>
      </w:r>
      <w:r w:rsidR="004D5A5C" w:rsidRPr="001A733A">
        <w:t xml:space="preserve">s </w:t>
      </w:r>
      <w:r w:rsidR="002E2D36" w:rsidRPr="001A733A">
        <w:fldChar w:fldCharType="begin"/>
      </w:r>
      <w:r w:rsidR="002E2D36" w:rsidRPr="001A733A">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1A733A">
        <w:fldChar w:fldCharType="separate"/>
      </w:r>
      <w:r w:rsidR="002E2D36" w:rsidRPr="001A733A">
        <w:rPr>
          <w:noProof/>
        </w:rPr>
        <w:t>(see Greenwald &amp; Lai, 2020)</w:t>
      </w:r>
      <w:r w:rsidR="002E2D36" w:rsidRPr="001A733A">
        <w:fldChar w:fldCharType="end"/>
      </w:r>
      <w:r w:rsidR="00827885" w:rsidRPr="001A733A">
        <w:t>.</w:t>
      </w:r>
      <w:r w:rsidR="00483C92" w:rsidRPr="001A733A">
        <w:t xml:space="preserve"> </w:t>
      </w:r>
    </w:p>
    <w:p w14:paraId="22AFDC7B" w14:textId="5B8C8B72" w:rsidR="005E5F99" w:rsidRPr="001A733A" w:rsidRDefault="005E5F99" w:rsidP="0063082D">
      <w:pPr>
        <w:jc w:val="left"/>
      </w:pPr>
      <w:r w:rsidRPr="001A733A">
        <w:t>Note that th</w:t>
      </w:r>
      <w:r w:rsidR="00994A11" w:rsidRPr="001A733A">
        <w:t>is</w:t>
      </w:r>
      <w:r w:rsidRPr="001A733A">
        <w:t xml:space="preserve"> </w:t>
      </w:r>
      <w:r w:rsidR="00716592" w:rsidRPr="001A733A">
        <w:t xml:space="preserve">question of </w:t>
      </w:r>
      <w:r w:rsidR="00BD4E0E" w:rsidRPr="001A733A">
        <w:t xml:space="preserve">whether the </w:t>
      </w:r>
      <w:r w:rsidR="001D5D94" w:rsidRPr="001A733A">
        <w:t xml:space="preserve">IRAP </w:t>
      </w:r>
      <w:r w:rsidR="00BD4E0E" w:rsidRPr="001A733A">
        <w:t xml:space="preserve">was claimed to be </w:t>
      </w:r>
      <w:r w:rsidR="001D5D94" w:rsidRPr="001A733A">
        <w:t xml:space="preserve">an implicit measure </w:t>
      </w:r>
      <w:r w:rsidRPr="001A733A">
        <w:t xml:space="preserve">is agnostic to whether </w:t>
      </w:r>
      <w:r w:rsidR="001D5D94" w:rsidRPr="001A733A">
        <w:t xml:space="preserve">it </w:t>
      </w:r>
      <w:r w:rsidRPr="001A733A">
        <w:t xml:space="preserve">also has </w:t>
      </w:r>
      <w:r w:rsidR="00697E65" w:rsidRPr="001A733A">
        <w:t xml:space="preserve">real or potential </w:t>
      </w:r>
      <w:r w:rsidRPr="001A733A">
        <w:t xml:space="preserve">utility within behavior-analytic research </w:t>
      </w:r>
      <w:r w:rsidR="00813E7A" w:rsidRPr="001A733A">
        <w:t xml:space="preserve">(e.g., </w:t>
      </w:r>
      <w:r w:rsidRPr="001A733A">
        <w:t>as a measure of natural verbal relations</w:t>
      </w:r>
      <w:r w:rsidR="00813E7A" w:rsidRPr="001A733A">
        <w:t>)</w:t>
      </w:r>
      <w:r w:rsidRPr="001A733A">
        <w:t xml:space="preserve">. Barnes-Holmes has explicitly stated </w:t>
      </w:r>
      <w:r w:rsidR="004F0BC1" w:rsidRPr="001A733A">
        <w:t xml:space="preserve">his position </w:t>
      </w:r>
      <w:r w:rsidRPr="001A733A">
        <w:t>elsewhere</w:t>
      </w:r>
      <w:r w:rsidR="00A13613" w:rsidRPr="001A733A">
        <w:t xml:space="preserve"> that </w:t>
      </w:r>
      <w:r w:rsidRPr="001A733A">
        <w:t xml:space="preserve">functional-analytic explanations and cognitive representational explanations of behavioral phenomena are separate levels of analysis that do not interact or preclude one another </w:t>
      </w:r>
      <w:r w:rsidRPr="001A733A">
        <w:fldChar w:fldCharType="begin"/>
      </w:r>
      <w:r w:rsidRPr="001A733A">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1A733A">
        <w:fldChar w:fldCharType="separate"/>
      </w:r>
      <w:r w:rsidRPr="001A733A">
        <w:t>(Barnes-Holmes &amp; Hussey, 2016)</w:t>
      </w:r>
      <w:r w:rsidRPr="001A733A">
        <w:fldChar w:fldCharType="end"/>
      </w:r>
      <w:r w:rsidRPr="001A733A">
        <w:t>. As such, the question of whether the IRAP is an implicit measure or a measure of natural verbal relations is not an either</w:t>
      </w:r>
      <w:r w:rsidR="00716592" w:rsidRPr="001A733A">
        <w:t>-</w:t>
      </w:r>
      <w:r w:rsidRPr="001A733A">
        <w:t xml:space="preserve">or question. Barnes-Holmes &amp; Harte’s (2022) claim was that the IRAP did not start out as an implicit measure. The published scientific record demonstrates otherwise. </w:t>
      </w:r>
    </w:p>
    <w:p w14:paraId="6B932B0D" w14:textId="3A014A09" w:rsidR="00F2029C" w:rsidRPr="001A733A" w:rsidRDefault="00F2029C" w:rsidP="00DE698B">
      <w:pPr>
        <w:sectPr w:rsidR="00F2029C" w:rsidRPr="001A733A" w:rsidSect="001A733A">
          <w:type w:val="continuous"/>
          <w:pgSz w:w="11900" w:h="16840"/>
          <w:pgMar w:top="1440" w:right="1440" w:bottom="1440" w:left="1440" w:header="708" w:footer="708" w:gutter="0"/>
          <w:cols w:space="200"/>
          <w:docGrid w:linePitch="360"/>
        </w:sectPr>
      </w:pPr>
    </w:p>
    <w:p w14:paraId="0AD87A71" w14:textId="77777777" w:rsidR="00230B60" w:rsidRDefault="00230B60" w:rsidP="00230B60">
      <w:pPr>
        <w:ind w:firstLine="0"/>
      </w:pPr>
    </w:p>
    <w:p w14:paraId="74AA9D90" w14:textId="3E818BAE" w:rsidR="006665AE" w:rsidRPr="001A733A" w:rsidRDefault="00921C86" w:rsidP="00230B60">
      <w:pPr>
        <w:ind w:firstLine="0"/>
      </w:pPr>
      <w:r w:rsidRPr="001A733A">
        <w:rPr>
          <w:b/>
          <w:bCs/>
        </w:rPr>
        <w:t>Table 1.</w:t>
      </w:r>
      <w:r w:rsidRPr="001A733A">
        <w:t xml:space="preserve"> </w:t>
      </w:r>
      <w:r w:rsidR="00B55EB9" w:rsidRPr="001A733A">
        <w:t xml:space="preserve">Authors </w:t>
      </w:r>
      <w:r w:rsidR="00220E6D" w:rsidRPr="001A733A">
        <w:t>who have five or more IRAP publications and their association with Barnes-Holmes</w:t>
      </w:r>
      <w:r w:rsidR="00B55EB9" w:rsidRPr="001A733A">
        <w:t>.</w:t>
      </w:r>
    </w:p>
    <w:tbl>
      <w:tblPr>
        <w:tblStyle w:val="TableGrid"/>
        <w:tblW w:w="66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139"/>
        <w:gridCol w:w="1194"/>
        <w:gridCol w:w="873"/>
        <w:gridCol w:w="1061"/>
      </w:tblGrid>
      <w:tr w:rsidR="00A90A29" w:rsidRPr="00A90A29" w14:paraId="7A6F25A9" w14:textId="77777777" w:rsidTr="00600C17">
        <w:trPr>
          <w:trHeight w:val="360"/>
          <w:jc w:val="center"/>
        </w:trPr>
        <w:tc>
          <w:tcPr>
            <w:tcW w:w="2393" w:type="dxa"/>
            <w:tcBorders>
              <w:top w:val="single" w:sz="4" w:space="0" w:color="auto"/>
              <w:bottom w:val="single" w:sz="4" w:space="0" w:color="auto"/>
            </w:tcBorders>
          </w:tcPr>
          <w:p w14:paraId="5D839AF7" w14:textId="77777777" w:rsidR="00A90A29" w:rsidRPr="00A90A29" w:rsidRDefault="00A90A29" w:rsidP="00A90A29">
            <w:pPr>
              <w:pStyle w:val="TableFigure"/>
              <w:spacing w:before="0" w:line="240" w:lineRule="auto"/>
              <w:rPr>
                <w:sz w:val="20"/>
                <w:szCs w:val="20"/>
              </w:rPr>
            </w:pPr>
            <w:r w:rsidRPr="00A90A29">
              <w:rPr>
                <w:sz w:val="20"/>
                <w:szCs w:val="20"/>
              </w:rPr>
              <w:t>Author</w:t>
            </w:r>
          </w:p>
        </w:tc>
        <w:tc>
          <w:tcPr>
            <w:tcW w:w="1139" w:type="dxa"/>
            <w:tcBorders>
              <w:top w:val="single" w:sz="4" w:space="0" w:color="auto"/>
              <w:bottom w:val="single" w:sz="4" w:space="0" w:color="auto"/>
            </w:tcBorders>
          </w:tcPr>
          <w:p w14:paraId="1CDCD3FE" w14:textId="77777777" w:rsidR="00A90A29" w:rsidRPr="00A90A29" w:rsidRDefault="00A90A29" w:rsidP="00A90A29">
            <w:pPr>
              <w:pStyle w:val="TableFigure"/>
              <w:spacing w:before="0" w:line="240" w:lineRule="auto"/>
              <w:jc w:val="center"/>
              <w:rPr>
                <w:sz w:val="20"/>
                <w:szCs w:val="20"/>
              </w:rPr>
            </w:pPr>
            <w:r w:rsidRPr="00A90A29">
              <w:rPr>
                <w:sz w:val="20"/>
                <w:szCs w:val="20"/>
              </w:rPr>
              <w:t>Number of IRAP authorships</w:t>
            </w:r>
          </w:p>
        </w:tc>
        <w:tc>
          <w:tcPr>
            <w:tcW w:w="1194" w:type="dxa"/>
            <w:tcBorders>
              <w:top w:val="single" w:sz="4" w:space="0" w:color="auto"/>
              <w:bottom w:val="single" w:sz="4" w:space="0" w:color="auto"/>
            </w:tcBorders>
          </w:tcPr>
          <w:p w14:paraId="5EBD7E14" w14:textId="77777777" w:rsidR="00A90A29" w:rsidRPr="00A90A29" w:rsidRDefault="00A90A29" w:rsidP="00A90A29">
            <w:pPr>
              <w:pStyle w:val="TableFigure"/>
              <w:spacing w:before="0" w:line="240" w:lineRule="auto"/>
              <w:jc w:val="center"/>
              <w:rPr>
                <w:sz w:val="20"/>
                <w:szCs w:val="20"/>
              </w:rPr>
            </w:pPr>
            <w:r w:rsidRPr="00A90A29">
              <w:rPr>
                <w:sz w:val="20"/>
                <w:szCs w:val="20"/>
              </w:rPr>
              <w:t>Proportion of all publications</w:t>
            </w:r>
          </w:p>
        </w:tc>
        <w:tc>
          <w:tcPr>
            <w:tcW w:w="873" w:type="dxa"/>
            <w:tcBorders>
              <w:top w:val="single" w:sz="4" w:space="0" w:color="auto"/>
              <w:bottom w:val="single" w:sz="4" w:space="0" w:color="auto"/>
            </w:tcBorders>
          </w:tcPr>
          <w:p w14:paraId="269AB80F"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w:t>
            </w:r>
          </w:p>
        </w:tc>
        <w:tc>
          <w:tcPr>
            <w:tcW w:w="1061" w:type="dxa"/>
            <w:tcBorders>
              <w:top w:val="single" w:sz="4" w:space="0" w:color="auto"/>
              <w:bottom w:val="single" w:sz="4" w:space="0" w:color="auto"/>
            </w:tcBorders>
          </w:tcPr>
          <w:p w14:paraId="1893D56B"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s student</w:t>
            </w:r>
          </w:p>
        </w:tc>
      </w:tr>
      <w:tr w:rsidR="00A90A29" w:rsidRPr="00A90A29" w14:paraId="78625E73" w14:textId="77777777" w:rsidTr="00600C17">
        <w:trPr>
          <w:trHeight w:val="257"/>
          <w:jc w:val="center"/>
        </w:trPr>
        <w:tc>
          <w:tcPr>
            <w:tcW w:w="2393" w:type="dxa"/>
            <w:tcBorders>
              <w:top w:val="single" w:sz="4" w:space="0" w:color="auto"/>
            </w:tcBorders>
          </w:tcPr>
          <w:p w14:paraId="1504C2A7" w14:textId="77777777" w:rsidR="00A90A29" w:rsidRPr="00A90A29" w:rsidRDefault="00A90A29" w:rsidP="00A90A29">
            <w:pPr>
              <w:pStyle w:val="TableFigure"/>
              <w:spacing w:before="0" w:line="240" w:lineRule="auto"/>
              <w:rPr>
                <w:sz w:val="20"/>
                <w:szCs w:val="20"/>
              </w:rPr>
            </w:pPr>
            <w:r w:rsidRPr="00A90A29">
              <w:rPr>
                <w:sz w:val="20"/>
                <w:szCs w:val="20"/>
              </w:rPr>
              <w:t>Dermot Barnes-Holmes</w:t>
            </w:r>
          </w:p>
        </w:tc>
        <w:tc>
          <w:tcPr>
            <w:tcW w:w="1139" w:type="dxa"/>
            <w:tcBorders>
              <w:top w:val="single" w:sz="4" w:space="0" w:color="auto"/>
            </w:tcBorders>
          </w:tcPr>
          <w:p w14:paraId="72AC36B0"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5</w:t>
            </w:r>
          </w:p>
        </w:tc>
        <w:tc>
          <w:tcPr>
            <w:tcW w:w="1194" w:type="dxa"/>
            <w:tcBorders>
              <w:top w:val="single" w:sz="4" w:space="0" w:color="auto"/>
            </w:tcBorders>
          </w:tcPr>
          <w:p w14:paraId="53BAFCB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8%</w:t>
            </w:r>
          </w:p>
        </w:tc>
        <w:tc>
          <w:tcPr>
            <w:tcW w:w="873" w:type="dxa"/>
            <w:tcBorders>
              <w:top w:val="single" w:sz="4" w:space="0" w:color="auto"/>
            </w:tcBorders>
          </w:tcPr>
          <w:p w14:paraId="477DDF35"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c>
          <w:tcPr>
            <w:tcW w:w="1061" w:type="dxa"/>
            <w:tcBorders>
              <w:top w:val="single" w:sz="4" w:space="0" w:color="auto"/>
            </w:tcBorders>
          </w:tcPr>
          <w:p w14:paraId="42E8CF38"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r>
      <w:tr w:rsidR="00A90A29" w:rsidRPr="00A90A29" w14:paraId="7BD9EF6C" w14:textId="77777777" w:rsidTr="00600C17">
        <w:trPr>
          <w:trHeight w:val="251"/>
          <w:jc w:val="center"/>
        </w:trPr>
        <w:tc>
          <w:tcPr>
            <w:tcW w:w="2393" w:type="dxa"/>
          </w:tcPr>
          <w:p w14:paraId="70CE4A13" w14:textId="77777777" w:rsidR="00A90A29" w:rsidRPr="00A90A29" w:rsidRDefault="00A90A29" w:rsidP="00A90A29">
            <w:pPr>
              <w:pStyle w:val="TableFigure"/>
              <w:spacing w:before="0" w:line="240" w:lineRule="auto"/>
              <w:rPr>
                <w:sz w:val="20"/>
                <w:szCs w:val="20"/>
              </w:rPr>
            </w:pPr>
            <w:r w:rsidRPr="00A90A29">
              <w:rPr>
                <w:sz w:val="20"/>
                <w:szCs w:val="20"/>
              </w:rPr>
              <w:t>Yvonne Barnes-Holmes</w:t>
            </w:r>
          </w:p>
        </w:tc>
        <w:tc>
          <w:tcPr>
            <w:tcW w:w="1139" w:type="dxa"/>
          </w:tcPr>
          <w:p w14:paraId="34FCB51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34</w:t>
            </w:r>
          </w:p>
        </w:tc>
        <w:tc>
          <w:tcPr>
            <w:tcW w:w="1194" w:type="dxa"/>
          </w:tcPr>
          <w:p w14:paraId="5DBCD6E6"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22%</w:t>
            </w:r>
          </w:p>
        </w:tc>
        <w:tc>
          <w:tcPr>
            <w:tcW w:w="873" w:type="dxa"/>
          </w:tcPr>
          <w:p w14:paraId="308D2CB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F854C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50ABCD8A" w14:textId="77777777" w:rsidTr="00600C17">
        <w:trPr>
          <w:trHeight w:val="257"/>
          <w:jc w:val="center"/>
        </w:trPr>
        <w:tc>
          <w:tcPr>
            <w:tcW w:w="2393" w:type="dxa"/>
          </w:tcPr>
          <w:p w14:paraId="72C2EFDA" w14:textId="77777777" w:rsidR="00A90A29" w:rsidRPr="00A90A29" w:rsidRDefault="00A90A29" w:rsidP="00A90A29">
            <w:pPr>
              <w:pStyle w:val="TableFigure"/>
              <w:spacing w:before="0" w:line="240" w:lineRule="auto"/>
              <w:rPr>
                <w:sz w:val="20"/>
                <w:szCs w:val="20"/>
              </w:rPr>
            </w:pPr>
            <w:r w:rsidRPr="00A90A29">
              <w:rPr>
                <w:sz w:val="20"/>
                <w:szCs w:val="20"/>
              </w:rPr>
              <w:t xml:space="preserve">Ciara </w:t>
            </w:r>
            <w:proofErr w:type="spellStart"/>
            <w:r w:rsidRPr="00A90A29">
              <w:rPr>
                <w:sz w:val="20"/>
                <w:szCs w:val="20"/>
              </w:rPr>
              <w:t>McEnteggart</w:t>
            </w:r>
            <w:proofErr w:type="spellEnd"/>
          </w:p>
        </w:tc>
        <w:tc>
          <w:tcPr>
            <w:tcW w:w="1139" w:type="dxa"/>
          </w:tcPr>
          <w:p w14:paraId="3B787482"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21</w:t>
            </w:r>
          </w:p>
        </w:tc>
        <w:tc>
          <w:tcPr>
            <w:tcW w:w="1194" w:type="dxa"/>
          </w:tcPr>
          <w:p w14:paraId="171A71E0"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4%</w:t>
            </w:r>
          </w:p>
        </w:tc>
        <w:tc>
          <w:tcPr>
            <w:tcW w:w="873" w:type="dxa"/>
          </w:tcPr>
          <w:p w14:paraId="6C8F5F4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34672B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109C7F" w14:textId="77777777" w:rsidTr="00600C17">
        <w:trPr>
          <w:trHeight w:val="257"/>
          <w:jc w:val="center"/>
        </w:trPr>
        <w:tc>
          <w:tcPr>
            <w:tcW w:w="2393" w:type="dxa"/>
          </w:tcPr>
          <w:p w14:paraId="69F91906" w14:textId="77777777" w:rsidR="00A90A29" w:rsidRPr="00A90A29" w:rsidRDefault="00A90A29" w:rsidP="00A90A29">
            <w:pPr>
              <w:pStyle w:val="TableFigure"/>
              <w:spacing w:before="0" w:line="240" w:lineRule="auto"/>
              <w:rPr>
                <w:sz w:val="20"/>
                <w:szCs w:val="20"/>
              </w:rPr>
            </w:pPr>
            <w:r w:rsidRPr="00A90A29">
              <w:rPr>
                <w:sz w:val="20"/>
                <w:szCs w:val="20"/>
              </w:rPr>
              <w:t>Ian Stewart</w:t>
            </w:r>
          </w:p>
        </w:tc>
        <w:tc>
          <w:tcPr>
            <w:tcW w:w="1139" w:type="dxa"/>
          </w:tcPr>
          <w:p w14:paraId="1441D89E"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7</w:t>
            </w:r>
          </w:p>
        </w:tc>
        <w:tc>
          <w:tcPr>
            <w:tcW w:w="1194" w:type="dxa"/>
          </w:tcPr>
          <w:p w14:paraId="3D1FEC4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1%</w:t>
            </w:r>
          </w:p>
        </w:tc>
        <w:tc>
          <w:tcPr>
            <w:tcW w:w="873" w:type="dxa"/>
          </w:tcPr>
          <w:p w14:paraId="0CB8598E"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1750566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DF297BC" w14:textId="77777777" w:rsidTr="00600C17">
        <w:trPr>
          <w:trHeight w:val="257"/>
          <w:jc w:val="center"/>
        </w:trPr>
        <w:tc>
          <w:tcPr>
            <w:tcW w:w="2393" w:type="dxa"/>
          </w:tcPr>
          <w:p w14:paraId="18506225" w14:textId="77777777" w:rsidR="00A90A29" w:rsidRPr="00A90A29" w:rsidRDefault="00A90A29" w:rsidP="00A90A29">
            <w:pPr>
              <w:pStyle w:val="TableFigure"/>
              <w:spacing w:before="0" w:line="240" w:lineRule="auto"/>
              <w:rPr>
                <w:sz w:val="20"/>
                <w:szCs w:val="20"/>
              </w:rPr>
            </w:pPr>
            <w:r w:rsidRPr="00A90A29">
              <w:rPr>
                <w:sz w:val="20"/>
                <w:szCs w:val="20"/>
              </w:rPr>
              <w:t>Carol Murphy</w:t>
            </w:r>
          </w:p>
        </w:tc>
        <w:tc>
          <w:tcPr>
            <w:tcW w:w="1139" w:type="dxa"/>
          </w:tcPr>
          <w:p w14:paraId="5ED1ED2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5</w:t>
            </w:r>
          </w:p>
        </w:tc>
        <w:tc>
          <w:tcPr>
            <w:tcW w:w="1194" w:type="dxa"/>
          </w:tcPr>
          <w:p w14:paraId="3683ABC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0%</w:t>
            </w:r>
          </w:p>
        </w:tc>
        <w:tc>
          <w:tcPr>
            <w:tcW w:w="873" w:type="dxa"/>
          </w:tcPr>
          <w:p w14:paraId="7461EB46"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B8BD18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D8B2681" w14:textId="77777777" w:rsidTr="00600C17">
        <w:trPr>
          <w:trHeight w:val="257"/>
          <w:jc w:val="center"/>
        </w:trPr>
        <w:tc>
          <w:tcPr>
            <w:tcW w:w="2393" w:type="dxa"/>
          </w:tcPr>
          <w:p w14:paraId="0EB40A33" w14:textId="77777777" w:rsidR="00A90A29" w:rsidRPr="00A90A29" w:rsidRDefault="00A90A29" w:rsidP="00A90A29">
            <w:pPr>
              <w:pStyle w:val="TableFigure"/>
              <w:spacing w:before="0" w:line="240" w:lineRule="auto"/>
              <w:rPr>
                <w:sz w:val="20"/>
                <w:szCs w:val="20"/>
              </w:rPr>
            </w:pPr>
            <w:r w:rsidRPr="00A90A29">
              <w:rPr>
                <w:sz w:val="20"/>
                <w:szCs w:val="20"/>
              </w:rPr>
              <w:t>Michelle Kelly</w:t>
            </w:r>
          </w:p>
        </w:tc>
        <w:tc>
          <w:tcPr>
            <w:tcW w:w="1139" w:type="dxa"/>
          </w:tcPr>
          <w:p w14:paraId="2BF80698"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0</w:t>
            </w:r>
          </w:p>
        </w:tc>
        <w:tc>
          <w:tcPr>
            <w:tcW w:w="1194" w:type="dxa"/>
          </w:tcPr>
          <w:p w14:paraId="6521B44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90F124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3D87B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3633E004" w14:textId="77777777" w:rsidTr="00600C17">
        <w:trPr>
          <w:trHeight w:val="257"/>
          <w:jc w:val="center"/>
        </w:trPr>
        <w:tc>
          <w:tcPr>
            <w:tcW w:w="2393" w:type="dxa"/>
          </w:tcPr>
          <w:p w14:paraId="5E510C36" w14:textId="77777777" w:rsidR="00A90A29" w:rsidRPr="00A90A29" w:rsidRDefault="00A90A29" w:rsidP="00A90A29">
            <w:pPr>
              <w:pStyle w:val="TableFigure"/>
              <w:spacing w:before="0" w:line="240" w:lineRule="auto"/>
              <w:rPr>
                <w:sz w:val="20"/>
                <w:szCs w:val="20"/>
              </w:rPr>
            </w:pPr>
            <w:r w:rsidRPr="00A90A29">
              <w:rPr>
                <w:sz w:val="20"/>
                <w:szCs w:val="20"/>
              </w:rPr>
              <w:t>Diana Bast</w:t>
            </w:r>
          </w:p>
        </w:tc>
        <w:tc>
          <w:tcPr>
            <w:tcW w:w="1139" w:type="dxa"/>
          </w:tcPr>
          <w:p w14:paraId="664E5C7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3D394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32CC78D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945CF7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A28F854" w14:textId="77777777" w:rsidTr="00600C17">
        <w:trPr>
          <w:trHeight w:val="257"/>
          <w:jc w:val="center"/>
        </w:trPr>
        <w:tc>
          <w:tcPr>
            <w:tcW w:w="2393" w:type="dxa"/>
          </w:tcPr>
          <w:p w14:paraId="7F25DB9B" w14:textId="77777777" w:rsidR="00A90A29" w:rsidRPr="00A90A29" w:rsidRDefault="00A90A29" w:rsidP="00A90A29">
            <w:pPr>
              <w:pStyle w:val="TableFigure"/>
              <w:spacing w:before="0" w:line="240" w:lineRule="auto"/>
              <w:rPr>
                <w:sz w:val="20"/>
                <w:szCs w:val="20"/>
              </w:rPr>
            </w:pPr>
            <w:r w:rsidRPr="00A90A29">
              <w:rPr>
                <w:sz w:val="20"/>
                <w:szCs w:val="20"/>
              </w:rPr>
              <w:t>Colin Harte</w:t>
            </w:r>
          </w:p>
        </w:tc>
        <w:tc>
          <w:tcPr>
            <w:tcW w:w="1139" w:type="dxa"/>
          </w:tcPr>
          <w:p w14:paraId="6A66C78F"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0402BBB4"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77E79A7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B1CC7C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94CD0B" w14:textId="77777777" w:rsidTr="00600C17">
        <w:trPr>
          <w:trHeight w:val="257"/>
          <w:jc w:val="center"/>
        </w:trPr>
        <w:tc>
          <w:tcPr>
            <w:tcW w:w="2393" w:type="dxa"/>
          </w:tcPr>
          <w:p w14:paraId="40CBA2F4" w14:textId="77777777" w:rsidR="00A90A29" w:rsidRPr="00A90A29" w:rsidRDefault="00A90A29" w:rsidP="00A90A29">
            <w:pPr>
              <w:pStyle w:val="TableFigure"/>
              <w:spacing w:before="0" w:line="240" w:lineRule="auto"/>
              <w:rPr>
                <w:sz w:val="20"/>
                <w:szCs w:val="20"/>
              </w:rPr>
            </w:pPr>
            <w:r w:rsidRPr="00A90A29">
              <w:rPr>
                <w:sz w:val="20"/>
                <w:szCs w:val="20"/>
              </w:rPr>
              <w:t>Ian Hussey</w:t>
            </w:r>
          </w:p>
        </w:tc>
        <w:tc>
          <w:tcPr>
            <w:tcW w:w="1139" w:type="dxa"/>
          </w:tcPr>
          <w:p w14:paraId="5F374ED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D7A28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682355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C45E5F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10A10C29" w14:textId="77777777" w:rsidTr="00600C17">
        <w:trPr>
          <w:trHeight w:val="257"/>
          <w:jc w:val="center"/>
        </w:trPr>
        <w:tc>
          <w:tcPr>
            <w:tcW w:w="2393" w:type="dxa"/>
          </w:tcPr>
          <w:p w14:paraId="678ABFF6" w14:textId="77777777" w:rsidR="00A90A29" w:rsidRPr="00A90A29" w:rsidRDefault="00A90A29" w:rsidP="00A90A29">
            <w:pPr>
              <w:pStyle w:val="TableFigure"/>
              <w:spacing w:before="0" w:line="240" w:lineRule="auto"/>
              <w:rPr>
                <w:sz w:val="20"/>
                <w:szCs w:val="20"/>
              </w:rPr>
            </w:pPr>
            <w:r w:rsidRPr="00A90A29">
              <w:rPr>
                <w:sz w:val="20"/>
                <w:szCs w:val="20"/>
              </w:rPr>
              <w:t>Julio de Rose</w:t>
            </w:r>
          </w:p>
        </w:tc>
        <w:tc>
          <w:tcPr>
            <w:tcW w:w="1139" w:type="dxa"/>
          </w:tcPr>
          <w:p w14:paraId="50F33D9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1E8E035A"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9234A18"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69DE4F9C"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9BAA935" w14:textId="77777777" w:rsidTr="00600C17">
        <w:trPr>
          <w:trHeight w:val="257"/>
          <w:jc w:val="center"/>
        </w:trPr>
        <w:tc>
          <w:tcPr>
            <w:tcW w:w="2393" w:type="dxa"/>
          </w:tcPr>
          <w:p w14:paraId="0D5C375F" w14:textId="77777777" w:rsidR="00A90A29" w:rsidRPr="00A90A29" w:rsidRDefault="00A90A29" w:rsidP="00A90A29">
            <w:pPr>
              <w:pStyle w:val="TableFigure"/>
              <w:spacing w:before="0" w:line="240" w:lineRule="auto"/>
              <w:rPr>
                <w:sz w:val="20"/>
                <w:szCs w:val="20"/>
              </w:rPr>
            </w:pPr>
            <w:r w:rsidRPr="00A90A29">
              <w:rPr>
                <w:sz w:val="20"/>
                <w:szCs w:val="20"/>
              </w:rPr>
              <w:t>Sean Hughes</w:t>
            </w:r>
          </w:p>
        </w:tc>
        <w:tc>
          <w:tcPr>
            <w:tcW w:w="1139" w:type="dxa"/>
          </w:tcPr>
          <w:p w14:paraId="25C4ED0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0EC55A1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41E019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4E2EF004"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4FB90E24" w14:textId="77777777" w:rsidTr="00600C17">
        <w:trPr>
          <w:trHeight w:val="257"/>
          <w:jc w:val="center"/>
        </w:trPr>
        <w:tc>
          <w:tcPr>
            <w:tcW w:w="2393" w:type="dxa"/>
          </w:tcPr>
          <w:p w14:paraId="08FA5BB4" w14:textId="77777777" w:rsidR="00A90A29" w:rsidRPr="00A90A29" w:rsidRDefault="00A90A29" w:rsidP="00A90A29">
            <w:pPr>
              <w:pStyle w:val="TableFigure"/>
              <w:spacing w:before="0" w:line="240" w:lineRule="auto"/>
              <w:rPr>
                <w:sz w:val="20"/>
                <w:szCs w:val="20"/>
              </w:rPr>
            </w:pPr>
            <w:r w:rsidRPr="00A90A29">
              <w:rPr>
                <w:sz w:val="20"/>
                <w:szCs w:val="20"/>
              </w:rPr>
              <w:t>Louise McHugh</w:t>
            </w:r>
          </w:p>
        </w:tc>
        <w:tc>
          <w:tcPr>
            <w:tcW w:w="1139" w:type="dxa"/>
          </w:tcPr>
          <w:p w14:paraId="079CCF34"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25C5A3F5"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A2FABF9"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1E52B4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4B20CD4" w14:textId="77777777" w:rsidTr="00600C17">
        <w:trPr>
          <w:trHeight w:val="257"/>
          <w:jc w:val="center"/>
        </w:trPr>
        <w:tc>
          <w:tcPr>
            <w:tcW w:w="2393" w:type="dxa"/>
          </w:tcPr>
          <w:p w14:paraId="09605765" w14:textId="77777777" w:rsidR="00A90A29" w:rsidRPr="00A90A29" w:rsidRDefault="00A90A29" w:rsidP="00A90A29">
            <w:pPr>
              <w:pStyle w:val="TableFigure"/>
              <w:spacing w:before="0" w:line="240" w:lineRule="auto"/>
              <w:rPr>
                <w:sz w:val="20"/>
                <w:szCs w:val="20"/>
              </w:rPr>
            </w:pPr>
            <w:r w:rsidRPr="00A90A29">
              <w:rPr>
                <w:sz w:val="20"/>
                <w:szCs w:val="20"/>
              </w:rPr>
              <w:t xml:space="preserve">Renato </w:t>
            </w:r>
            <w:proofErr w:type="spellStart"/>
            <w:r w:rsidRPr="00A90A29">
              <w:rPr>
                <w:sz w:val="20"/>
                <w:szCs w:val="20"/>
              </w:rPr>
              <w:t>Bortoloti</w:t>
            </w:r>
            <w:proofErr w:type="spellEnd"/>
          </w:p>
        </w:tc>
        <w:tc>
          <w:tcPr>
            <w:tcW w:w="1139" w:type="dxa"/>
          </w:tcPr>
          <w:p w14:paraId="50057FC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7E03D71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45ECF50"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44420FA"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1577D60" w14:textId="77777777" w:rsidTr="00600C17">
        <w:trPr>
          <w:trHeight w:val="257"/>
          <w:jc w:val="center"/>
        </w:trPr>
        <w:tc>
          <w:tcPr>
            <w:tcW w:w="2393" w:type="dxa"/>
          </w:tcPr>
          <w:p w14:paraId="6DA32483" w14:textId="77777777" w:rsidR="00A90A29" w:rsidRPr="00A90A29" w:rsidRDefault="00A90A29" w:rsidP="00A90A29">
            <w:pPr>
              <w:pStyle w:val="TableFigure"/>
              <w:spacing w:before="0" w:line="240" w:lineRule="auto"/>
              <w:rPr>
                <w:sz w:val="20"/>
                <w:szCs w:val="20"/>
              </w:rPr>
            </w:pPr>
            <w:r w:rsidRPr="00A90A29">
              <w:rPr>
                <w:sz w:val="20"/>
                <w:szCs w:val="20"/>
              </w:rPr>
              <w:t>João Henrique de Almeida</w:t>
            </w:r>
          </w:p>
        </w:tc>
        <w:tc>
          <w:tcPr>
            <w:tcW w:w="1139" w:type="dxa"/>
          </w:tcPr>
          <w:p w14:paraId="26BCAD6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2F550CFB"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6CDFB46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17B3B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69B280A" w14:textId="77777777" w:rsidTr="00600C17">
        <w:trPr>
          <w:trHeight w:val="257"/>
          <w:jc w:val="center"/>
        </w:trPr>
        <w:tc>
          <w:tcPr>
            <w:tcW w:w="2393" w:type="dxa"/>
          </w:tcPr>
          <w:p w14:paraId="4471C7A8" w14:textId="77777777" w:rsidR="00A90A29" w:rsidRPr="00A90A29" w:rsidRDefault="00A90A29" w:rsidP="00A90A29">
            <w:pPr>
              <w:pStyle w:val="TableFigure"/>
              <w:spacing w:before="0" w:line="240" w:lineRule="auto"/>
              <w:rPr>
                <w:sz w:val="20"/>
                <w:szCs w:val="20"/>
              </w:rPr>
            </w:pPr>
            <w:r w:rsidRPr="00A90A29">
              <w:rPr>
                <w:sz w:val="20"/>
                <w:szCs w:val="20"/>
              </w:rPr>
              <w:t>Chad E. Drake</w:t>
            </w:r>
          </w:p>
        </w:tc>
        <w:tc>
          <w:tcPr>
            <w:tcW w:w="1139" w:type="dxa"/>
          </w:tcPr>
          <w:p w14:paraId="5C05549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538A250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5BB5C06"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2FC65442"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30291086" w14:textId="77777777" w:rsidTr="00600C17">
        <w:trPr>
          <w:trHeight w:val="251"/>
          <w:jc w:val="center"/>
        </w:trPr>
        <w:tc>
          <w:tcPr>
            <w:tcW w:w="2393" w:type="dxa"/>
          </w:tcPr>
          <w:p w14:paraId="695BED15" w14:textId="77777777" w:rsidR="00A90A29" w:rsidRPr="00A90A29" w:rsidRDefault="00A90A29" w:rsidP="00A90A29">
            <w:pPr>
              <w:pStyle w:val="TableFigure"/>
              <w:spacing w:before="0" w:line="240" w:lineRule="auto"/>
              <w:rPr>
                <w:sz w:val="20"/>
                <w:szCs w:val="20"/>
              </w:rPr>
            </w:pPr>
            <w:r w:rsidRPr="00A90A29">
              <w:rPr>
                <w:sz w:val="20"/>
                <w:szCs w:val="20"/>
              </w:rPr>
              <w:t>Deirdre Kavanagh</w:t>
            </w:r>
          </w:p>
        </w:tc>
        <w:tc>
          <w:tcPr>
            <w:tcW w:w="1139" w:type="dxa"/>
          </w:tcPr>
          <w:p w14:paraId="06A33C9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3F5806E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F0EBA65"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31177A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3AFDC85" w14:textId="77777777" w:rsidTr="00600C17">
        <w:trPr>
          <w:trHeight w:val="257"/>
          <w:jc w:val="center"/>
        </w:trPr>
        <w:tc>
          <w:tcPr>
            <w:tcW w:w="2393" w:type="dxa"/>
          </w:tcPr>
          <w:p w14:paraId="326BB501" w14:textId="77777777" w:rsidR="00A90A29" w:rsidRPr="00A90A29" w:rsidRDefault="00A90A29" w:rsidP="00A90A29">
            <w:pPr>
              <w:pStyle w:val="TableFigure"/>
              <w:spacing w:before="0" w:line="240" w:lineRule="auto"/>
              <w:rPr>
                <w:sz w:val="20"/>
                <w:szCs w:val="20"/>
              </w:rPr>
            </w:pPr>
            <w:r w:rsidRPr="00A90A29">
              <w:rPr>
                <w:sz w:val="20"/>
                <w:szCs w:val="20"/>
              </w:rPr>
              <w:t>Emma Nicholson</w:t>
            </w:r>
          </w:p>
        </w:tc>
        <w:tc>
          <w:tcPr>
            <w:tcW w:w="1139" w:type="dxa"/>
          </w:tcPr>
          <w:p w14:paraId="690BB669"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0161CC3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1FE3127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547846B"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1FC2D71" w14:textId="77777777" w:rsidTr="00600C17">
        <w:trPr>
          <w:trHeight w:val="257"/>
          <w:jc w:val="center"/>
        </w:trPr>
        <w:tc>
          <w:tcPr>
            <w:tcW w:w="2393" w:type="dxa"/>
          </w:tcPr>
          <w:p w14:paraId="0CAB9BCF" w14:textId="77777777" w:rsidR="00A90A29" w:rsidRPr="00A90A29" w:rsidRDefault="00A90A29" w:rsidP="00A90A29">
            <w:pPr>
              <w:pStyle w:val="TableFigure"/>
              <w:spacing w:before="0" w:line="240" w:lineRule="auto"/>
              <w:rPr>
                <w:sz w:val="20"/>
                <w:szCs w:val="20"/>
              </w:rPr>
            </w:pPr>
            <w:r w:rsidRPr="00A90A29">
              <w:rPr>
                <w:sz w:val="20"/>
                <w:szCs w:val="20"/>
              </w:rPr>
              <w:t>Lynn Farrell</w:t>
            </w:r>
          </w:p>
        </w:tc>
        <w:tc>
          <w:tcPr>
            <w:tcW w:w="1139" w:type="dxa"/>
          </w:tcPr>
          <w:p w14:paraId="2E84FE3C"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F1A19D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675D2E7B"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CCD106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E551BEC" w14:textId="77777777" w:rsidTr="00600C17">
        <w:trPr>
          <w:trHeight w:val="257"/>
          <w:jc w:val="center"/>
        </w:trPr>
        <w:tc>
          <w:tcPr>
            <w:tcW w:w="2393" w:type="dxa"/>
          </w:tcPr>
          <w:p w14:paraId="22682E08" w14:textId="77777777" w:rsidR="00A90A29" w:rsidRPr="00A90A29" w:rsidRDefault="00A90A29" w:rsidP="00A90A29">
            <w:pPr>
              <w:pStyle w:val="TableFigure"/>
              <w:spacing w:before="0" w:line="240" w:lineRule="auto"/>
              <w:rPr>
                <w:sz w:val="20"/>
                <w:szCs w:val="20"/>
              </w:rPr>
            </w:pPr>
            <w:r w:rsidRPr="00A90A29">
              <w:rPr>
                <w:sz w:val="20"/>
                <w:szCs w:val="20"/>
              </w:rPr>
              <w:t>Martin Finn</w:t>
            </w:r>
          </w:p>
        </w:tc>
        <w:tc>
          <w:tcPr>
            <w:tcW w:w="1139" w:type="dxa"/>
          </w:tcPr>
          <w:p w14:paraId="11BAA48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40477F2D"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1E6C5E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42FF9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44C3212" w14:textId="77777777" w:rsidTr="00600C17">
        <w:trPr>
          <w:trHeight w:val="257"/>
          <w:jc w:val="center"/>
        </w:trPr>
        <w:tc>
          <w:tcPr>
            <w:tcW w:w="2393" w:type="dxa"/>
          </w:tcPr>
          <w:p w14:paraId="521D3088" w14:textId="77777777" w:rsidR="00A90A29" w:rsidRPr="00A90A29" w:rsidRDefault="00A90A29" w:rsidP="00A90A29">
            <w:pPr>
              <w:pStyle w:val="TableFigure"/>
              <w:spacing w:before="0" w:line="240" w:lineRule="auto"/>
              <w:rPr>
                <w:sz w:val="20"/>
                <w:szCs w:val="20"/>
              </w:rPr>
            </w:pPr>
            <w:r w:rsidRPr="00A90A29">
              <w:rPr>
                <w:sz w:val="20"/>
                <w:szCs w:val="20"/>
              </w:rPr>
              <w:t>Aileen Leech</w:t>
            </w:r>
          </w:p>
        </w:tc>
        <w:tc>
          <w:tcPr>
            <w:tcW w:w="1139" w:type="dxa"/>
          </w:tcPr>
          <w:p w14:paraId="44DBBEBA"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D30BFE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2400FE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EAF408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bl>
    <w:p w14:paraId="451A9AFE" w14:textId="77777777" w:rsidR="0089030B" w:rsidRPr="001A733A" w:rsidRDefault="0089030B" w:rsidP="00A90A29">
      <w:pPr>
        <w:ind w:firstLine="0"/>
      </w:pPr>
    </w:p>
    <w:p w14:paraId="55A20490" w14:textId="77777777" w:rsidR="0089030B" w:rsidRPr="001A733A" w:rsidRDefault="0089030B" w:rsidP="00DE698B"/>
    <w:p w14:paraId="07E77276" w14:textId="28B8D3CC" w:rsidR="0089030B" w:rsidRPr="001A733A" w:rsidRDefault="0089030B" w:rsidP="00DE698B">
      <w:pPr>
        <w:sectPr w:rsidR="0089030B" w:rsidRPr="001A733A" w:rsidSect="001A733A">
          <w:type w:val="continuous"/>
          <w:pgSz w:w="11900" w:h="16840"/>
          <w:pgMar w:top="1440" w:right="1440" w:bottom="1440" w:left="1440" w:header="708" w:footer="708" w:gutter="0"/>
          <w:cols w:space="200"/>
          <w:docGrid w:linePitch="360"/>
        </w:sectPr>
      </w:pPr>
    </w:p>
    <w:p w14:paraId="1EBB940B" w14:textId="77777777" w:rsidR="00C3738D" w:rsidRPr="001A733A" w:rsidRDefault="00C3738D" w:rsidP="00DE698B">
      <w:pPr>
        <w:pStyle w:val="Heading1"/>
      </w:pPr>
      <w:r w:rsidRPr="001A733A">
        <w:t>Barnes-Holmes cannot have lost control of his creation because he produced most of the literature</w:t>
      </w:r>
    </w:p>
    <w:p w14:paraId="1D2B2724" w14:textId="77777777" w:rsidR="00C3738D" w:rsidRPr="001A733A" w:rsidRDefault="00C3738D" w:rsidP="0063082D">
      <w:pPr>
        <w:jc w:val="left"/>
      </w:pPr>
      <w:r w:rsidRPr="001A733A">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1F2E2A35" w14:textId="7D3361C5" w:rsidR="00DA562F" w:rsidRPr="001A733A" w:rsidRDefault="00C3738D" w:rsidP="0063082D">
      <w:pPr>
        <w:jc w:val="left"/>
      </w:pPr>
      <w:r w:rsidRPr="001A733A">
        <w:t xml:space="preserve">These publications included 289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Twenty such researchers were found (see Table 1). Results demonstrated that Dermot Barnes-Holmes was a co-author of 48% of all IRAP publications between 2006 and 2022. Of these twenty frequent users of the IRAP, one was Dermot Barnes-Holmes himself, fifteen were his current and </w:t>
      </w:r>
      <w:r w:rsidR="00DA562F" w:rsidRPr="001A733A">
        <w:t>former students, and one was one of his former student’s students. Only three individuals (15%) who have frequently published IRAP studies did not come from Barnes-Holmes’s academic lineage. 71% of all IRAP publications included Barnes-Holmes, one of his students, or one of his students’ students as a co-author.</w:t>
      </w:r>
    </w:p>
    <w:p w14:paraId="779665A8" w14:textId="7935C75D" w:rsidR="004F23F5" w:rsidRPr="001A733A" w:rsidRDefault="004F23F5" w:rsidP="0063082D">
      <w:pPr>
        <w:jc w:val="left"/>
      </w:pPr>
      <w:r w:rsidRPr="001A733A">
        <w:t xml:space="preserve">Collectively, this analysis of the authorship patterns in the IRAP literature reduces the credibility of Barnes-Holmes &amp; Harte’s (2022) claim that the task’s creator lost control of the </w:t>
      </w:r>
      <w:r w:rsidRPr="001A733A">
        <w:lastRenderedPageBreak/>
        <w:t>IRAP and the implication that it was authors other than Barnes-Holmes that used the IRAP as an implicit measure.</w:t>
      </w:r>
    </w:p>
    <w:p w14:paraId="5FC6DDEF" w14:textId="77777777" w:rsidR="004F23F5" w:rsidRPr="001A733A" w:rsidRDefault="004F23F5" w:rsidP="00DE698B">
      <w:pPr>
        <w:pStyle w:val="Heading1"/>
      </w:pPr>
      <w:r w:rsidRPr="001A733A">
        <w:t>The analogy with Frankenstein</w:t>
      </w:r>
    </w:p>
    <w:p w14:paraId="46FD98F8" w14:textId="3A5DB0A1" w:rsidR="003F5746" w:rsidRPr="001A733A" w:rsidRDefault="004F23F5" w:rsidP="0063082D">
      <w:pPr>
        <w:pStyle w:val="NormalWeb"/>
        <w:ind w:firstLine="720"/>
        <w:jc w:val="left"/>
        <w:rPr>
          <w:rFonts w:eastAsia="Times New Roman"/>
          <w:kern w:val="0"/>
          <w:lang w:eastAsia="zh-CN"/>
        </w:rPr>
      </w:pPr>
      <w:r w:rsidRPr="001A733A">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1A733A">
        <w:t>life</w:t>
      </w:r>
      <w:proofErr w:type="gramEnd"/>
      <w:r w:rsidRPr="001A733A">
        <w:t xml:space="preserve"> he becomes Dr. Frankenstein’s nemesis and eventually leads to their joint demise. … </w:t>
      </w:r>
      <w:r w:rsidRPr="001A733A">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1A733A">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1A733A">
        <w:t xml:space="preserve">Shelly’s Frankenstein is a story about the follies of scientific ambition that is blind to responsibility. Through his </w:t>
      </w:r>
      <w:r w:rsidR="00DB5700" w:rsidRPr="001A733A">
        <w:t>labors</w:t>
      </w:r>
      <w:r w:rsidR="00BE2C3F" w:rsidRPr="001A733A">
        <w:t xml:space="preserve">, </w:t>
      </w:r>
      <w:r w:rsidR="00BE2C3F" w:rsidRPr="001A733A">
        <w:rPr>
          <w:rFonts w:eastAsia="Times New Roman"/>
          <w:kern w:val="0"/>
          <w:lang w:eastAsia="zh-CN"/>
        </w:rPr>
        <w:t>Victor Frankenstein</w:t>
      </w:r>
      <w:r w:rsidR="00BE2C3F" w:rsidRPr="001A733A">
        <w:t xml:space="preserve"> creates new life. But he does not lose control of the creature</w:t>
      </w:r>
      <w:r w:rsidR="0089116E" w:rsidRPr="001A733A">
        <w:t>:</w:t>
      </w:r>
      <w:r w:rsidR="00BE2C3F" w:rsidRPr="001A733A">
        <w:t xml:space="preserve"> he abandons and betrays it. The creature goes on to cause </w:t>
      </w:r>
      <w:r w:rsidR="00F04AEC" w:rsidRPr="001A733A">
        <w:t>carnage</w:t>
      </w:r>
      <w:r w:rsidR="00BE2C3F" w:rsidRPr="001A733A">
        <w:t xml:space="preserve">, but </w:t>
      </w:r>
      <w:r w:rsidR="00BE2C3F" w:rsidRPr="001A733A">
        <w:rPr>
          <w:rFonts w:eastAsia="Times New Roman"/>
          <w:kern w:val="0"/>
          <w:lang w:eastAsia="zh-CN"/>
        </w:rPr>
        <w:t>the ultimate cause of this damage is Frankenstein’s failure</w:t>
      </w:r>
      <w:r w:rsidR="004A3471" w:rsidRPr="001A733A">
        <w:rPr>
          <w:rFonts w:eastAsia="Times New Roman"/>
          <w:kern w:val="0"/>
          <w:lang w:eastAsia="zh-CN"/>
        </w:rPr>
        <w:t xml:space="preserve"> </w:t>
      </w:r>
      <w:r w:rsidR="00BE2C3F" w:rsidRPr="001A733A">
        <w:rPr>
          <w:rFonts w:eastAsia="Times New Roman"/>
          <w:kern w:val="0"/>
          <w:lang w:eastAsia="zh-CN"/>
        </w:rPr>
        <w:t>to stay true to his prior words or take responsibility for his influence</w:t>
      </w:r>
      <w:r w:rsidR="0032644B" w:rsidRPr="001A733A">
        <w:rPr>
          <w:rFonts w:eastAsia="Times New Roman"/>
          <w:kern w:val="0"/>
          <w:lang w:eastAsia="zh-CN"/>
        </w:rPr>
        <w:t xml:space="preserve"> over his creation</w:t>
      </w:r>
      <w:r w:rsidR="00BE2C3F" w:rsidRPr="001A733A">
        <w:rPr>
          <w:rFonts w:eastAsia="Times New Roman"/>
          <w:kern w:val="0"/>
          <w:lang w:eastAsia="zh-CN"/>
        </w:rPr>
        <w:t>.</w:t>
      </w:r>
    </w:p>
    <w:p w14:paraId="5BDA8131" w14:textId="054CDCDC" w:rsidR="00B12A48" w:rsidRPr="001A733A" w:rsidRDefault="00B12A48" w:rsidP="00DE698B">
      <w:pPr>
        <w:pStyle w:val="Heading1"/>
        <w:rPr>
          <w:rFonts w:eastAsia="Times New Roman"/>
          <w:kern w:val="0"/>
          <w:lang w:eastAsia="zh-CN"/>
        </w:rPr>
      </w:pPr>
      <w:r w:rsidRPr="001A733A">
        <w:t>Conclusion</w:t>
      </w:r>
    </w:p>
    <w:p w14:paraId="7959372F" w14:textId="274144B2" w:rsidR="000720C7" w:rsidRPr="005341B5" w:rsidRDefault="00BB12DC" w:rsidP="0063082D">
      <w:pPr>
        <w:pStyle w:val="NormalWeb"/>
        <w:ind w:firstLine="720"/>
        <w:jc w:val="left"/>
        <w:rPr>
          <w:lang w:eastAsia="zh-CN"/>
        </w:rPr>
      </w:pPr>
      <w:r w:rsidRPr="001A733A">
        <w:rPr>
          <w:lang w:eastAsia="zh-CN"/>
        </w:rPr>
        <w:t xml:space="preserve">Contrary to what Barnes-Holmes &amp; Harte (2022) claimed, </w:t>
      </w:r>
      <w:r w:rsidR="003C7B30" w:rsidRPr="001A733A">
        <w:rPr>
          <w:lang w:eastAsia="zh-CN"/>
        </w:rPr>
        <w:t>a systematic review of the published IRAP literature</w:t>
      </w:r>
      <w:r w:rsidRPr="001A733A">
        <w:rPr>
          <w:lang w:eastAsia="zh-CN"/>
        </w:rPr>
        <w:t xml:space="preserve"> show</w:t>
      </w:r>
      <w:r w:rsidR="00945663" w:rsidRPr="001A733A">
        <w:rPr>
          <w:lang w:eastAsia="zh-CN"/>
        </w:rPr>
        <w:t>ed</w:t>
      </w:r>
      <w:r w:rsidRPr="001A733A">
        <w:rPr>
          <w:lang w:eastAsia="zh-CN"/>
        </w:rPr>
        <w:t xml:space="preserve"> that, f</w:t>
      </w:r>
      <w:r w:rsidR="00D72946" w:rsidRPr="001A733A">
        <w:rPr>
          <w:lang w:eastAsia="zh-CN"/>
        </w:rPr>
        <w:t xml:space="preserve">rom its inception, Barnes-Holmes </w:t>
      </w:r>
      <w:r w:rsidRPr="001A733A">
        <w:rPr>
          <w:lang w:eastAsia="zh-CN"/>
        </w:rPr>
        <w:t>stated</w:t>
      </w:r>
      <w:r w:rsidR="00D72946" w:rsidRPr="001A733A">
        <w:rPr>
          <w:lang w:eastAsia="zh-CN"/>
        </w:rPr>
        <w:t xml:space="preserve"> that the IRAP was created </w:t>
      </w:r>
      <w:r w:rsidR="0042369B" w:rsidRPr="001A733A">
        <w:rPr>
          <w:lang w:eastAsia="zh-CN"/>
        </w:rPr>
        <w:t xml:space="preserve">and used </w:t>
      </w:r>
      <w:r w:rsidR="00D72946" w:rsidRPr="001A733A">
        <w:rPr>
          <w:lang w:eastAsia="zh-CN"/>
        </w:rPr>
        <w:t xml:space="preserve">as an implicit measure. </w:t>
      </w:r>
      <w:r w:rsidR="0042369B" w:rsidRPr="001A733A">
        <w:rPr>
          <w:lang w:eastAsia="zh-CN"/>
        </w:rPr>
        <w:t xml:space="preserve">Barnes-Holmes </w:t>
      </w:r>
      <w:r w:rsidR="00D72946" w:rsidRPr="001A733A">
        <w:rPr>
          <w:lang w:eastAsia="zh-CN"/>
        </w:rPr>
        <w:t xml:space="preserve">never ‘lost control’ of the task but </w:t>
      </w:r>
      <w:r w:rsidRPr="001A733A">
        <w:rPr>
          <w:lang w:eastAsia="zh-CN"/>
        </w:rPr>
        <w:t xml:space="preserve">rather </w:t>
      </w:r>
      <w:r w:rsidR="00D72946" w:rsidRPr="001A733A">
        <w:rPr>
          <w:lang w:eastAsia="zh-CN"/>
        </w:rPr>
        <w:t xml:space="preserve">has </w:t>
      </w:r>
      <w:r w:rsidR="00C009EF" w:rsidRPr="001A733A">
        <w:rPr>
          <w:lang w:eastAsia="zh-CN"/>
        </w:rPr>
        <w:t>continued</w:t>
      </w:r>
      <w:r w:rsidR="00D72946" w:rsidRPr="001A733A">
        <w:rPr>
          <w:lang w:eastAsia="zh-CN"/>
        </w:rPr>
        <w:t xml:space="preserve"> to be </w:t>
      </w:r>
      <w:r w:rsidR="00C009EF" w:rsidRPr="001A733A">
        <w:rPr>
          <w:lang w:eastAsia="zh-CN"/>
        </w:rPr>
        <w:t xml:space="preserve">the primary </w:t>
      </w:r>
      <w:r w:rsidR="00D72946" w:rsidRPr="001A733A">
        <w:rPr>
          <w:lang w:eastAsia="zh-CN"/>
        </w:rPr>
        <w:t xml:space="preserve">author of IRAP publications. </w:t>
      </w:r>
      <w:r w:rsidR="00457F7C" w:rsidRPr="001A733A">
        <w:rPr>
          <w:lang w:eastAsia="zh-CN"/>
        </w:rPr>
        <w:t xml:space="preserve">Barnes-Holmes </w:t>
      </w:r>
      <w:r w:rsidR="00457F7C" w:rsidRPr="001A733A">
        <w:rPr>
          <w:lang w:eastAsia="zh-CN"/>
        </w:rPr>
        <w:lastRenderedPageBreak/>
        <w:t xml:space="preserve">has </w:t>
      </w:r>
      <w:r w:rsidR="008F3D36" w:rsidRPr="001A733A">
        <w:rPr>
          <w:lang w:eastAsia="zh-CN"/>
        </w:rPr>
        <w:t xml:space="preserve">therefore </w:t>
      </w:r>
      <w:r w:rsidR="00457F7C" w:rsidRPr="001A733A">
        <w:rPr>
          <w:lang w:eastAsia="zh-CN"/>
        </w:rPr>
        <w:t>played a central role in the verbal community that establishe</w:t>
      </w:r>
      <w:r w:rsidR="00762BA9" w:rsidRPr="001A733A">
        <w:rPr>
          <w:lang w:eastAsia="zh-CN"/>
        </w:rPr>
        <w:t>s</w:t>
      </w:r>
      <w:r w:rsidR="00457F7C" w:rsidRPr="001A733A">
        <w:rPr>
          <w:lang w:eastAsia="zh-CN"/>
        </w:rPr>
        <w:t xml:space="preserve"> and maintain</w:t>
      </w:r>
      <w:r w:rsidR="00762BA9" w:rsidRPr="001A733A">
        <w:rPr>
          <w:lang w:eastAsia="zh-CN"/>
        </w:rPr>
        <w:t>s the</w:t>
      </w:r>
      <w:r w:rsidR="00457F7C" w:rsidRPr="001A733A">
        <w:rPr>
          <w:lang w:eastAsia="zh-CN"/>
        </w:rPr>
        <w:t xml:space="preserve"> </w:t>
      </w:r>
      <w:r w:rsidR="008B1E73" w:rsidRPr="001A733A">
        <w:rPr>
          <w:lang w:eastAsia="zh-CN"/>
        </w:rPr>
        <w:t xml:space="preserve">labelling </w:t>
      </w:r>
      <w:r w:rsidR="00457F7C" w:rsidRPr="001A733A">
        <w:rPr>
          <w:lang w:eastAsia="zh-CN"/>
        </w:rPr>
        <w:t>and us</w:t>
      </w:r>
      <w:r w:rsidR="00762BA9" w:rsidRPr="001A733A">
        <w:rPr>
          <w:lang w:eastAsia="zh-CN"/>
        </w:rPr>
        <w:t>e</w:t>
      </w:r>
      <w:r w:rsidR="00F447C8" w:rsidRPr="001A733A">
        <w:rPr>
          <w:lang w:eastAsia="zh-CN"/>
        </w:rPr>
        <w:t xml:space="preserve"> of</w:t>
      </w:r>
      <w:r w:rsidR="00457F7C" w:rsidRPr="001A733A">
        <w:rPr>
          <w:lang w:eastAsia="zh-CN"/>
        </w:rPr>
        <w:t xml:space="preserve"> the IRAP as an implicit measure.</w:t>
      </w:r>
      <w:r w:rsidR="003C7B30" w:rsidRPr="001A733A">
        <w:rPr>
          <w:lang w:eastAsia="zh-CN"/>
        </w:rPr>
        <w:t xml:space="preserve"> </w:t>
      </w:r>
      <w:r w:rsidR="00011F4F" w:rsidRPr="001A733A">
        <w:rPr>
          <w:lang w:eastAsia="zh-CN"/>
        </w:rPr>
        <w:t xml:space="preserve">Revisionism or obfuscation </w:t>
      </w:r>
      <w:r w:rsidR="004C75B2" w:rsidRPr="001A733A">
        <w:t xml:space="preserve">of the IRAP’s history and evolution </w:t>
      </w:r>
      <w:r w:rsidR="000E499B" w:rsidRPr="001A733A">
        <w:t xml:space="preserve">only </w:t>
      </w:r>
      <w:r w:rsidR="008B1E73" w:rsidRPr="001A733A">
        <w:t xml:space="preserve">serves to </w:t>
      </w:r>
      <w:r w:rsidR="00011F4F" w:rsidRPr="001A733A">
        <w:t>mislead readers</w:t>
      </w:r>
      <w:r w:rsidR="008B1E73" w:rsidRPr="001A733A">
        <w:t xml:space="preserve"> and </w:t>
      </w:r>
      <w:r w:rsidR="004C75B2" w:rsidRPr="001A733A">
        <w:t xml:space="preserve">further confuse </w:t>
      </w:r>
      <w:r w:rsidR="008B1E73" w:rsidRPr="001A733A">
        <w:t xml:space="preserve">the task’s </w:t>
      </w:r>
      <w:r w:rsidR="004C75B2" w:rsidRPr="001A733A">
        <w:t>purpose and potential utility.</w:t>
      </w:r>
      <w:r w:rsidR="00380D7D" w:rsidRPr="001A733A">
        <w:t xml:space="preserve"> </w:t>
      </w:r>
      <w:r w:rsidR="005B5E05" w:rsidRPr="001A733A">
        <w:t>Unfortunately, t</w:t>
      </w:r>
      <w:r w:rsidR="00607E33" w:rsidRPr="001A733A">
        <w:t xml:space="preserve">he credibility of </w:t>
      </w:r>
      <w:r w:rsidR="00CD4BEF" w:rsidRPr="001A733A">
        <w:t xml:space="preserve">Barnes-Holmes &amp; Harte’s (2022) vision for the future of </w:t>
      </w:r>
      <w:r w:rsidR="001D73A1" w:rsidRPr="001A733A">
        <w:t xml:space="preserve">the </w:t>
      </w:r>
      <w:r w:rsidR="00CD4BEF" w:rsidRPr="001A733A">
        <w:t xml:space="preserve">IRAP is undermined by their </w:t>
      </w:r>
      <w:r w:rsidR="00411861" w:rsidRPr="001A733A">
        <w:t>mischaracterization</w:t>
      </w:r>
      <w:r w:rsidR="00CD4BEF" w:rsidRPr="001A733A">
        <w:t xml:space="preserve"> of its past.</w:t>
      </w:r>
      <w:r w:rsidR="000720C7">
        <w:br w:type="page"/>
      </w:r>
    </w:p>
    <w:p w14:paraId="78A2F4B2" w14:textId="54B6D71C" w:rsidR="00273B32" w:rsidRDefault="00273B32" w:rsidP="00273B32">
      <w:pPr>
        <w:pStyle w:val="Heading1"/>
      </w:pPr>
      <w:r w:rsidRPr="00273B32">
        <w:lastRenderedPageBreak/>
        <w:t>Statements and Declarations</w:t>
      </w:r>
    </w:p>
    <w:p w14:paraId="1AED067D" w14:textId="3FF53C82" w:rsidR="00273B32" w:rsidRDefault="00273B32" w:rsidP="00273B32">
      <w:pPr>
        <w:pStyle w:val="Heading2"/>
      </w:pPr>
      <w:r>
        <w:t>Conflict of Interest</w:t>
      </w:r>
    </w:p>
    <w:p w14:paraId="2B1306F9" w14:textId="0B911D26" w:rsidR="00FE35A9" w:rsidRDefault="00FE35A9" w:rsidP="00273B32">
      <w:r w:rsidRPr="00FE35A9">
        <w:t xml:space="preserve">The author </w:t>
      </w:r>
      <w:r>
        <w:t xml:space="preserve">declares that he has </w:t>
      </w:r>
      <w:r w:rsidRPr="00FE35A9">
        <w:t>no relevant financial or non-financial interests to disclose.</w:t>
      </w:r>
    </w:p>
    <w:p w14:paraId="1800B8E7" w14:textId="5E1D186C" w:rsidR="00273B32" w:rsidRPr="00273B32" w:rsidRDefault="00273B32" w:rsidP="00273B32">
      <w:pPr>
        <w:pStyle w:val="Heading2"/>
      </w:pPr>
      <w:r>
        <w:t>Funding</w:t>
      </w:r>
    </w:p>
    <w:p w14:paraId="056723A5" w14:textId="7B272E03" w:rsidR="00273B32" w:rsidRPr="00273B32" w:rsidRDefault="005E29DB" w:rsidP="00273B32">
      <w:r>
        <w:t>This research</w:t>
      </w:r>
      <w:r w:rsidR="00273B32">
        <w:t xml:space="preserve"> was supported by the META-REP Priority Program of the German Research Foundation (#464488178).</w:t>
      </w:r>
    </w:p>
    <w:p w14:paraId="50285D09" w14:textId="644F8D0E" w:rsidR="00273B32" w:rsidRDefault="00273B32" w:rsidP="00273B32">
      <w:pPr>
        <w:pStyle w:val="Heading2"/>
      </w:pPr>
      <w:r>
        <w:t xml:space="preserve">Availability of data, code and materials </w:t>
      </w:r>
    </w:p>
    <w:p w14:paraId="2B9183FE" w14:textId="19BF24A4" w:rsidR="00273B32" w:rsidRDefault="00273B32" w:rsidP="00273B32">
      <w:r>
        <w:t>All data</w:t>
      </w:r>
      <w:r w:rsidR="00FE35A9">
        <w:t>, code</w:t>
      </w:r>
      <w:r>
        <w:t xml:space="preserve"> and materials</w:t>
      </w:r>
      <w:r w:rsidR="00FE35A9">
        <w:t xml:space="preserve"> </w:t>
      </w:r>
      <w:r>
        <w:t>are available</w:t>
      </w:r>
      <w:r w:rsidR="00FE35A9">
        <w:t xml:space="preserve"> at </w:t>
      </w:r>
      <w:hyperlink r:id="rId12" w:history="1">
        <w:r w:rsidRPr="001A733A">
          <w:rPr>
            <w:rStyle w:val="Hyperlink"/>
          </w:rPr>
          <w:t>osf.io/3bp84</w:t>
        </w:r>
      </w:hyperlink>
      <w:r w:rsidRPr="001A733A">
        <w:t>.</w:t>
      </w:r>
    </w:p>
    <w:p w14:paraId="74944360" w14:textId="77777777" w:rsidR="00287120" w:rsidRDefault="00287120">
      <w:pPr>
        <w:spacing w:line="240" w:lineRule="auto"/>
        <w:ind w:firstLine="0"/>
        <w:jc w:val="left"/>
        <w:rPr>
          <w:rFonts w:eastAsiaTheme="majorEastAsia" w:cstheme="majorBidi"/>
          <w:b/>
          <w:bCs/>
        </w:rPr>
      </w:pPr>
      <w:r>
        <w:br w:type="page"/>
      </w:r>
    </w:p>
    <w:p w14:paraId="52E3079E" w14:textId="39B1C9B7" w:rsidR="00AD1F7D" w:rsidRPr="001A733A" w:rsidRDefault="00AD1F7D" w:rsidP="00DE698B">
      <w:pPr>
        <w:pStyle w:val="Heading1"/>
      </w:pPr>
      <w:r w:rsidRPr="001A733A">
        <w:lastRenderedPageBreak/>
        <w:t>References</w:t>
      </w:r>
    </w:p>
    <w:p w14:paraId="474265B5" w14:textId="77777777" w:rsidR="0002241A" w:rsidRPr="001A733A" w:rsidRDefault="00BB2EA8" w:rsidP="00127559">
      <w:pPr>
        <w:pStyle w:val="Bibliography"/>
      </w:pPr>
      <w:r w:rsidRPr="001A733A">
        <w:fldChar w:fldCharType="begin"/>
      </w:r>
      <w:r w:rsidR="0002241A" w:rsidRPr="001A733A">
        <w:instrText xml:space="preserve"> ADDIN ZOTERO_BIBL {"uncited":[],"omitted":[],"custom":[]} CSL_BIBLIOGRAPHY </w:instrText>
      </w:r>
      <w:r w:rsidRPr="001A733A">
        <w:fldChar w:fldCharType="separate"/>
      </w:r>
      <w:r w:rsidR="0002241A" w:rsidRPr="001A733A">
        <w:t xml:space="preserve">Barnes-Holmes, D., Barnes-Holmes, Y., Power, P., Hayden, E., Milne, R., &amp; Stewart, I. (2006). Do you really know what you believe? Developing the Implicit Relational Assessment Procedure (IRAP) as a direct measure of implicit beliefs. </w:t>
      </w:r>
      <w:r w:rsidR="0002241A" w:rsidRPr="001A733A">
        <w:rPr>
          <w:i/>
          <w:iCs/>
        </w:rPr>
        <w:t>The Irish Psychologist</w:t>
      </w:r>
      <w:r w:rsidR="0002241A" w:rsidRPr="001A733A">
        <w:t xml:space="preserve">, </w:t>
      </w:r>
      <w:r w:rsidR="0002241A" w:rsidRPr="001A733A">
        <w:rPr>
          <w:i/>
          <w:iCs/>
        </w:rPr>
        <w:t>32</w:t>
      </w:r>
      <w:r w:rsidR="0002241A" w:rsidRPr="001A733A">
        <w:t>(7), 169–177.</w:t>
      </w:r>
    </w:p>
    <w:p w14:paraId="5944B934" w14:textId="77777777" w:rsidR="0002241A" w:rsidRPr="001A733A" w:rsidRDefault="0002241A" w:rsidP="00127559">
      <w:pPr>
        <w:pStyle w:val="Bibliography"/>
      </w:pPr>
      <w:r w:rsidRPr="001A733A">
        <w:t xml:space="preserve">Barnes-Holmes, D., &amp; Harte, C. (2022). The IRAP as a Measure of Implicit Cognition: A Case of Frankenstein’s Monster. </w:t>
      </w:r>
      <w:r w:rsidRPr="001A733A">
        <w:rPr>
          <w:i/>
          <w:iCs/>
        </w:rPr>
        <w:t>Perspectives on Behavior Science</w:t>
      </w:r>
      <w:r w:rsidRPr="001A733A">
        <w:t>. https://doi.org/10.1007/s40614-022-00352-z</w:t>
      </w:r>
    </w:p>
    <w:p w14:paraId="3C81E1AC" w14:textId="77777777" w:rsidR="0002241A" w:rsidRPr="001A733A" w:rsidRDefault="0002241A" w:rsidP="00127559">
      <w:pPr>
        <w:pStyle w:val="Bibliography"/>
      </w:pPr>
      <w:r w:rsidRPr="001A733A">
        <w:t xml:space="preserve">Barnes-Holmes, D., Hayden, E., Barnes-Holmes, Y., &amp; Stewart, I. (2008). The Implicit Relational Assessment Procedure (IRAP) as a response-time and event-related-potentials methodology for testing natural verbal relations: A preliminary study. </w:t>
      </w:r>
      <w:r w:rsidRPr="001A733A">
        <w:rPr>
          <w:i/>
          <w:iCs/>
        </w:rPr>
        <w:t>The Psychological Record</w:t>
      </w:r>
      <w:r w:rsidRPr="001A733A">
        <w:t xml:space="preserve">, </w:t>
      </w:r>
      <w:r w:rsidRPr="001A733A">
        <w:rPr>
          <w:i/>
          <w:iCs/>
        </w:rPr>
        <w:t>58</w:t>
      </w:r>
      <w:r w:rsidRPr="001A733A">
        <w:t>(4), 497–516.</w:t>
      </w:r>
    </w:p>
    <w:p w14:paraId="5DBB5EE5" w14:textId="77777777" w:rsidR="0002241A" w:rsidRPr="001A733A" w:rsidRDefault="0002241A" w:rsidP="00127559">
      <w:pPr>
        <w:pStyle w:val="Bibliography"/>
      </w:pPr>
      <w:r w:rsidRPr="001A733A">
        <w:t xml:space="preserve">Barnes-Holmes, D., &amp; Hussey, I. (2016). The functional-cognitive meta-theoretical framework: Reflections, possible clarifications and how to move forward. </w:t>
      </w:r>
      <w:r w:rsidRPr="001A733A">
        <w:rPr>
          <w:i/>
          <w:iCs/>
        </w:rPr>
        <w:t>International Journal of Psychology</w:t>
      </w:r>
      <w:r w:rsidRPr="001A733A">
        <w:t xml:space="preserve">, </w:t>
      </w:r>
      <w:r w:rsidRPr="001A733A">
        <w:rPr>
          <w:i/>
          <w:iCs/>
        </w:rPr>
        <w:t>51</w:t>
      </w:r>
      <w:r w:rsidRPr="001A733A">
        <w:t>(1), 50–57. https://doi.org/10.1002/ijop.12166</w:t>
      </w:r>
    </w:p>
    <w:p w14:paraId="7834681B" w14:textId="77777777" w:rsidR="0002241A" w:rsidRPr="001A733A" w:rsidRDefault="0002241A" w:rsidP="00127559">
      <w:pPr>
        <w:pStyle w:val="Bibliography"/>
      </w:pPr>
      <w:r w:rsidRPr="001A733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1A733A">
        <w:rPr>
          <w:i/>
          <w:iCs/>
        </w:rPr>
        <w:t>The Psychological Record</w:t>
      </w:r>
      <w:r w:rsidRPr="001A733A">
        <w:t xml:space="preserve">, </w:t>
      </w:r>
      <w:r w:rsidRPr="001A733A">
        <w:rPr>
          <w:i/>
          <w:iCs/>
        </w:rPr>
        <w:t>60</w:t>
      </w:r>
      <w:r w:rsidRPr="001A733A">
        <w:t>, 57–66.</w:t>
      </w:r>
    </w:p>
    <w:p w14:paraId="0D8AC9C0" w14:textId="77777777" w:rsidR="0002241A" w:rsidRPr="001A733A" w:rsidRDefault="0002241A" w:rsidP="00127559">
      <w:pPr>
        <w:pStyle w:val="Bibliography"/>
      </w:pPr>
      <w:r w:rsidRPr="001A733A">
        <w:t xml:space="preserve">Barnes-Holmes, D., Waldron, D., Barnes-Holmes, Y., &amp; Stewart, I. (2009). Testing the validity of the Implicit Relational Assessment Procedure and the Implicit Association Test: Measuring attitudes toward Dublin and country life in Ireland. </w:t>
      </w:r>
      <w:r w:rsidRPr="001A733A">
        <w:rPr>
          <w:i/>
          <w:iCs/>
        </w:rPr>
        <w:t>The Psychological Record</w:t>
      </w:r>
      <w:r w:rsidRPr="001A733A">
        <w:t xml:space="preserve">, </w:t>
      </w:r>
      <w:r w:rsidRPr="001A733A">
        <w:rPr>
          <w:i/>
          <w:iCs/>
        </w:rPr>
        <w:t>59</w:t>
      </w:r>
      <w:r w:rsidRPr="001A733A">
        <w:t>(3), 389–406.</w:t>
      </w:r>
    </w:p>
    <w:p w14:paraId="206A7AA2" w14:textId="77777777" w:rsidR="0002241A" w:rsidRPr="001A733A" w:rsidRDefault="0002241A" w:rsidP="00127559">
      <w:pPr>
        <w:pStyle w:val="Bibliography"/>
      </w:pPr>
      <w:r w:rsidRPr="001A733A">
        <w:lastRenderedPageBreak/>
        <w:t xml:space="preserve">Campbell, C., Barnes-Holmes, D., Barnes-Holmes, Y., &amp; Stewart, I. (2011). Exploring Screen Presentations in the Implicit Relational Assessment Procedure (IRAP). </w:t>
      </w:r>
      <w:r w:rsidRPr="001A733A">
        <w:rPr>
          <w:i/>
          <w:iCs/>
        </w:rPr>
        <w:t>International Journal of Psychology &amp; Psychological Therapy</w:t>
      </w:r>
      <w:r w:rsidRPr="001A733A">
        <w:t xml:space="preserve">, </w:t>
      </w:r>
      <w:r w:rsidRPr="001A733A">
        <w:rPr>
          <w:i/>
          <w:iCs/>
        </w:rPr>
        <w:t>11</w:t>
      </w:r>
      <w:r w:rsidRPr="001A733A">
        <w:t>(3), 377–388.</w:t>
      </w:r>
    </w:p>
    <w:p w14:paraId="2FEF4EF3" w14:textId="77777777" w:rsidR="0002241A" w:rsidRPr="001A733A" w:rsidRDefault="0002241A" w:rsidP="00127559">
      <w:pPr>
        <w:pStyle w:val="Bibliography"/>
      </w:pPr>
      <w:r w:rsidRPr="001A733A">
        <w:t xml:space="preserve">Chan, G., Barnes-Holmes, D., Barnes-Holmes, Y., &amp; Stewart, I. (2009). Implicit attitudes to work and leisure among North American and Irish individuals: A preliminary study. </w:t>
      </w:r>
      <w:r w:rsidRPr="001A733A">
        <w:rPr>
          <w:i/>
          <w:iCs/>
        </w:rPr>
        <w:t>International Journal of Psychology &amp; Psychological Therapy</w:t>
      </w:r>
      <w:r w:rsidRPr="001A733A">
        <w:t xml:space="preserve">, </w:t>
      </w:r>
      <w:r w:rsidRPr="001A733A">
        <w:rPr>
          <w:i/>
          <w:iCs/>
        </w:rPr>
        <w:t>9</w:t>
      </w:r>
      <w:r w:rsidRPr="001A733A">
        <w:t>(3), 317–334.</w:t>
      </w:r>
    </w:p>
    <w:p w14:paraId="0AB49FAA" w14:textId="77777777" w:rsidR="0002241A" w:rsidRPr="001A733A" w:rsidRDefault="0002241A" w:rsidP="00127559">
      <w:pPr>
        <w:pStyle w:val="Bibliography"/>
      </w:pPr>
      <w:r w:rsidRPr="001A733A">
        <w:t xml:space="preserve">Cullen, C., &amp; Barnes-Holmes, D. (2008). Implicit pride and prejudice: A heterosexual phenomenon? In </w:t>
      </w:r>
      <w:r w:rsidRPr="001A733A">
        <w:rPr>
          <w:i/>
          <w:iCs/>
        </w:rPr>
        <w:t>The psychology of modern prejudice</w:t>
      </w:r>
      <w:r w:rsidRPr="001A733A">
        <w:t xml:space="preserve"> (pp. 195–223). Nova Science Publishers.</w:t>
      </w:r>
    </w:p>
    <w:p w14:paraId="4E5DF900" w14:textId="77777777" w:rsidR="0002241A" w:rsidRPr="001A733A" w:rsidRDefault="0002241A" w:rsidP="00127559">
      <w:pPr>
        <w:pStyle w:val="Bibliography"/>
      </w:pPr>
      <w:r w:rsidRPr="001A733A">
        <w:t xml:space="preserve">Cullen, C., Barnes-Holmes, D., Barnes-Holmes, Y., &amp; Stewart, I. (2009). The Implicit relational assessment procedure (IRAP) and the malleability of ageist attitudes. </w:t>
      </w:r>
      <w:r w:rsidRPr="001A733A">
        <w:rPr>
          <w:i/>
          <w:iCs/>
        </w:rPr>
        <w:t>The Psychological Record</w:t>
      </w:r>
      <w:r w:rsidRPr="001A733A">
        <w:t xml:space="preserve">, </w:t>
      </w:r>
      <w:r w:rsidRPr="001A733A">
        <w:rPr>
          <w:i/>
          <w:iCs/>
        </w:rPr>
        <w:t>59</w:t>
      </w:r>
      <w:r w:rsidRPr="001A733A">
        <w:t>(4), 591–620.</w:t>
      </w:r>
    </w:p>
    <w:p w14:paraId="06265057" w14:textId="77777777" w:rsidR="0002241A" w:rsidRPr="001A733A" w:rsidRDefault="0002241A" w:rsidP="00127559">
      <w:pPr>
        <w:pStyle w:val="Bibliography"/>
      </w:pPr>
      <w:r w:rsidRPr="001A733A">
        <w:t xml:space="preserve">Dawson, D. L., Barnes-Holmes, D., Gresswell, D. M., Hart, A. J., &amp; Gore, N. J. (2009). Assessing the implicit beliefs of sexual offenders using the implicit relational assessment procedure: A first study. </w:t>
      </w:r>
      <w:r w:rsidRPr="001A733A">
        <w:rPr>
          <w:i/>
          <w:iCs/>
        </w:rPr>
        <w:t>Sexual Abuse: Journal of Research and Treatment</w:t>
      </w:r>
      <w:r w:rsidRPr="001A733A">
        <w:t xml:space="preserve">, </w:t>
      </w:r>
      <w:r w:rsidRPr="001A733A">
        <w:rPr>
          <w:i/>
          <w:iCs/>
        </w:rPr>
        <w:t>21</w:t>
      </w:r>
      <w:r w:rsidRPr="001A733A">
        <w:t>(1), 57–75. https://doi.org/10.1177/1079063208326928</w:t>
      </w:r>
    </w:p>
    <w:p w14:paraId="06E4DD32" w14:textId="77777777" w:rsidR="0002241A" w:rsidRPr="001A733A" w:rsidRDefault="0002241A" w:rsidP="00127559">
      <w:pPr>
        <w:pStyle w:val="Bibliography"/>
      </w:pPr>
      <w:r w:rsidRPr="001A733A">
        <w:t xml:space="preserve">Greenwald, A. G., &amp; Lai, C. K. (2020). Implicit Social Cognition. </w:t>
      </w:r>
      <w:r w:rsidRPr="001A733A">
        <w:rPr>
          <w:i/>
          <w:iCs/>
        </w:rPr>
        <w:t>Annual Review of Psychology</w:t>
      </w:r>
      <w:r w:rsidRPr="001A733A">
        <w:t xml:space="preserve">, </w:t>
      </w:r>
      <w:r w:rsidRPr="001A733A">
        <w:rPr>
          <w:i/>
          <w:iCs/>
        </w:rPr>
        <w:t>71</w:t>
      </w:r>
      <w:r w:rsidRPr="001A733A">
        <w:t>(1), 419–445. https://doi.org/10.1146/annurev-psych-010419-050837</w:t>
      </w:r>
    </w:p>
    <w:p w14:paraId="15067480" w14:textId="77777777" w:rsidR="0002241A" w:rsidRPr="001A733A" w:rsidRDefault="0002241A" w:rsidP="00127559">
      <w:pPr>
        <w:pStyle w:val="Bibliography"/>
      </w:pPr>
      <w:r w:rsidRPr="001A733A">
        <w:t xml:space="preserve">Hussey, I., &amp; Barnes-Holmes, D. (2012). The implicit relational assessment procedure as a measure of implicit depression and the role of psychological flexibility. </w:t>
      </w:r>
      <w:r w:rsidRPr="001A733A">
        <w:rPr>
          <w:i/>
          <w:iCs/>
        </w:rPr>
        <w:t>Cognitive and Behavioral Practice</w:t>
      </w:r>
      <w:r w:rsidRPr="001A733A">
        <w:t xml:space="preserve">, </w:t>
      </w:r>
      <w:r w:rsidRPr="001A733A">
        <w:rPr>
          <w:i/>
          <w:iCs/>
        </w:rPr>
        <w:t>19</w:t>
      </w:r>
      <w:r w:rsidRPr="001A733A">
        <w:t>(4), 573–582. https://doi.org/10.1016/j.cbpra.2012.03.002</w:t>
      </w:r>
    </w:p>
    <w:p w14:paraId="33B001DB" w14:textId="77777777" w:rsidR="0002241A" w:rsidRPr="001A733A" w:rsidRDefault="0002241A" w:rsidP="00127559">
      <w:pPr>
        <w:pStyle w:val="Bibliography"/>
      </w:pPr>
      <w:r w:rsidRPr="001A733A">
        <w:t xml:space="preserve">Hussey, I., Barnes-Holmes, D., &amp; Booth, R. (2016). Individuals with current suicidal ideation demonstrate implicit “fearlessness of death.” </w:t>
      </w:r>
      <w:r w:rsidRPr="001A733A">
        <w:rPr>
          <w:i/>
          <w:iCs/>
        </w:rPr>
        <w:t>Journal of Behavior Therapy and Experimental Psychiatry</w:t>
      </w:r>
      <w:r w:rsidRPr="001A733A">
        <w:t xml:space="preserve">, </w:t>
      </w:r>
      <w:r w:rsidRPr="001A733A">
        <w:rPr>
          <w:i/>
          <w:iCs/>
        </w:rPr>
        <w:t>51</w:t>
      </w:r>
      <w:r w:rsidRPr="001A733A">
        <w:t>, 1–9. https://doi.org/10.1016/j.jbtep.2015.11.003</w:t>
      </w:r>
    </w:p>
    <w:p w14:paraId="0244009C" w14:textId="77777777" w:rsidR="0002241A" w:rsidRPr="001A733A" w:rsidRDefault="0002241A" w:rsidP="00127559">
      <w:pPr>
        <w:pStyle w:val="Bibliography"/>
      </w:pPr>
      <w:r w:rsidRPr="001A733A">
        <w:lastRenderedPageBreak/>
        <w:t xml:space="preserve">Hussey, I., &amp; Drake, C. E. (2020). The Implicit Relational Assessment Procedure demonstrates poor internal consistency and test-retest reliability: A meta-analysis. </w:t>
      </w:r>
      <w:r w:rsidRPr="001A733A">
        <w:rPr>
          <w:i/>
          <w:iCs/>
        </w:rPr>
        <w:t>Preprint</w:t>
      </w:r>
      <w:r w:rsidRPr="001A733A">
        <w:t>. https://doi.org/10.31234/osf.io/ge3k7</w:t>
      </w:r>
    </w:p>
    <w:p w14:paraId="05D8102E" w14:textId="77777777" w:rsidR="0002241A" w:rsidRPr="001A733A" w:rsidRDefault="0002241A" w:rsidP="00127559">
      <w:pPr>
        <w:pStyle w:val="Bibliography"/>
      </w:pPr>
      <w:r w:rsidRPr="001A733A">
        <w:t xml:space="preserve">Kelly, A., &amp; Barnes-Holmes, D. (2013). Implicit attitudes towards children with autism versus normally developing children as predictors of professional burnout and psychopathology. </w:t>
      </w:r>
      <w:r w:rsidRPr="001A733A">
        <w:rPr>
          <w:i/>
          <w:iCs/>
        </w:rPr>
        <w:t>Research in Developmental Disabilities</w:t>
      </w:r>
      <w:r w:rsidRPr="001A733A">
        <w:t xml:space="preserve">, </w:t>
      </w:r>
      <w:r w:rsidRPr="001A733A">
        <w:rPr>
          <w:i/>
          <w:iCs/>
        </w:rPr>
        <w:t>34</w:t>
      </w:r>
      <w:r w:rsidRPr="001A733A">
        <w:t>(1), 17–28.</w:t>
      </w:r>
    </w:p>
    <w:p w14:paraId="4CF16E55" w14:textId="77777777" w:rsidR="0002241A" w:rsidRPr="001A733A" w:rsidRDefault="0002241A" w:rsidP="00127559">
      <w:pPr>
        <w:pStyle w:val="Bibliography"/>
      </w:pPr>
      <w:r w:rsidRPr="001A733A">
        <w:t xml:space="preserve">McKenna, I. M., Barnes-Holmes, D., Barnes-Holmes, Y., &amp; Stewart, I. (2007). Testing the fake-ability of the Implicit Relational Assessment Procedure (IRAP): The first study. </w:t>
      </w:r>
      <w:r w:rsidRPr="001A733A">
        <w:rPr>
          <w:i/>
          <w:iCs/>
        </w:rPr>
        <w:t>International Journal of Psychology and Psychological Therapy</w:t>
      </w:r>
      <w:r w:rsidRPr="001A733A">
        <w:t xml:space="preserve">, </w:t>
      </w:r>
      <w:r w:rsidRPr="001A733A">
        <w:rPr>
          <w:i/>
          <w:iCs/>
        </w:rPr>
        <w:t>7</w:t>
      </w:r>
      <w:r w:rsidRPr="001A733A">
        <w:t>(2), 253–268.</w:t>
      </w:r>
    </w:p>
    <w:p w14:paraId="6522977F" w14:textId="77777777" w:rsidR="0002241A" w:rsidRPr="001A733A" w:rsidRDefault="0002241A" w:rsidP="00127559">
      <w:pPr>
        <w:pStyle w:val="Bibliography"/>
      </w:pPr>
      <w:r w:rsidRPr="001A733A">
        <w:t xml:space="preserve">Moher, D., Liberati, A., Tetzlaff, J., &amp; Altman, D. G. (2009). Preferred reporting items for systematic reviews and meta-analyses: The PRISMA statement. </w:t>
      </w:r>
      <w:r w:rsidRPr="001A733A">
        <w:rPr>
          <w:i/>
          <w:iCs/>
        </w:rPr>
        <w:t>BMJ</w:t>
      </w:r>
      <w:r w:rsidRPr="001A733A">
        <w:t xml:space="preserve">, </w:t>
      </w:r>
      <w:r w:rsidRPr="001A733A">
        <w:rPr>
          <w:i/>
          <w:iCs/>
        </w:rPr>
        <w:t>339</w:t>
      </w:r>
      <w:r w:rsidRPr="001A733A">
        <w:t>, b2535. https://doi.org/10.1136/bmj.b2535</w:t>
      </w:r>
    </w:p>
    <w:p w14:paraId="7B1AD1E1" w14:textId="77777777" w:rsidR="0002241A" w:rsidRPr="001A733A" w:rsidRDefault="0002241A" w:rsidP="00127559">
      <w:pPr>
        <w:pStyle w:val="Bibliography"/>
      </w:pPr>
      <w:r w:rsidRPr="001A733A">
        <w:t xml:space="preserve">Nicholson, E., Dempsey, K., &amp; Barnes-Holmes, D. (2014). The role of responsibility and threat appraisals in contamination fear and obsessive-compulsive tendencies at the implicit level. </w:t>
      </w:r>
      <w:r w:rsidRPr="001A733A">
        <w:rPr>
          <w:i/>
          <w:iCs/>
        </w:rPr>
        <w:t>Journal of Contextual Behavioral Science</w:t>
      </w:r>
      <w:r w:rsidRPr="001A733A">
        <w:t xml:space="preserve">, </w:t>
      </w:r>
      <w:r w:rsidRPr="001A733A">
        <w:rPr>
          <w:i/>
          <w:iCs/>
        </w:rPr>
        <w:t>3</w:t>
      </w:r>
      <w:r w:rsidRPr="001A733A">
        <w:t>(1), 31–37. https://doi.org/10.1016/j.jcbs.2013.11.001</w:t>
      </w:r>
    </w:p>
    <w:p w14:paraId="4EF29069" w14:textId="77777777" w:rsidR="0002241A" w:rsidRPr="001A733A" w:rsidRDefault="0002241A" w:rsidP="00127559">
      <w:pPr>
        <w:pStyle w:val="Bibliography"/>
      </w:pPr>
      <w:r w:rsidRPr="001A733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1A733A">
        <w:rPr>
          <w:i/>
          <w:iCs/>
        </w:rPr>
        <w:t>The Psychological Record</w:t>
      </w:r>
      <w:r w:rsidRPr="001A733A">
        <w:t xml:space="preserve">, </w:t>
      </w:r>
      <w:r w:rsidRPr="001A733A">
        <w:rPr>
          <w:i/>
          <w:iCs/>
        </w:rPr>
        <w:t>69</w:t>
      </w:r>
      <w:r w:rsidRPr="001A733A">
        <w:t>(1), 13–24. https://doi.org/10.1007/s40732-018-0304-1</w:t>
      </w:r>
    </w:p>
    <w:p w14:paraId="4A9AE6BC" w14:textId="77777777" w:rsidR="0002241A" w:rsidRPr="001A733A" w:rsidRDefault="0002241A" w:rsidP="00127559">
      <w:pPr>
        <w:pStyle w:val="Bibliography"/>
      </w:pPr>
      <w:r w:rsidRPr="001A733A">
        <w:t xml:space="preserve">Power, P., Barnes-Holmes, D., Barnes-Holmes, Y., &amp; Stewart, I. (2009). The Implicit Relational Assessment Procedure (IRAP) as a measure of implicit relative preferences: A first study. </w:t>
      </w:r>
      <w:r w:rsidRPr="001A733A">
        <w:rPr>
          <w:i/>
          <w:iCs/>
        </w:rPr>
        <w:t>The Psychological Record</w:t>
      </w:r>
      <w:r w:rsidRPr="001A733A">
        <w:t xml:space="preserve">, </w:t>
      </w:r>
      <w:r w:rsidRPr="001A733A">
        <w:rPr>
          <w:i/>
          <w:iCs/>
        </w:rPr>
        <w:t>59</w:t>
      </w:r>
      <w:r w:rsidRPr="001A733A">
        <w:t>(4), 621–640.</w:t>
      </w:r>
    </w:p>
    <w:p w14:paraId="339284ED" w14:textId="77777777" w:rsidR="0002241A" w:rsidRPr="001A733A" w:rsidRDefault="0002241A" w:rsidP="00127559">
      <w:pPr>
        <w:pStyle w:val="Bibliography"/>
      </w:pPr>
      <w:r w:rsidRPr="00127559">
        <w:lastRenderedPageBreak/>
        <w:t>Stewart</w:t>
      </w:r>
      <w:r w:rsidRPr="001A733A">
        <w:t xml:space="preserve">, C., Rogers, F., Pilch, M., Stewart, I., Barnes-Holmes, Y., &amp; Westermann, S. (2017). The effect of social exclusion on state paranoia and explicit and implicit self-esteem in a non-clinical sample. </w:t>
      </w:r>
      <w:r w:rsidRPr="001A733A">
        <w:rPr>
          <w:i/>
          <w:iCs/>
        </w:rPr>
        <w:t>Journal of Behavior Therapy and Experimental Psychiatry</w:t>
      </w:r>
      <w:r w:rsidRPr="001A733A">
        <w:t xml:space="preserve">, </w:t>
      </w:r>
      <w:r w:rsidRPr="001A733A">
        <w:rPr>
          <w:i/>
          <w:iCs/>
        </w:rPr>
        <w:t>57</w:t>
      </w:r>
      <w:r w:rsidRPr="001A733A">
        <w:t>, 62–69. https://doi.org/10.1016/j.jbtep.2017.04.001</w:t>
      </w:r>
    </w:p>
    <w:p w14:paraId="17024EA5" w14:textId="77777777" w:rsidR="0002241A" w:rsidRPr="001A733A" w:rsidRDefault="0002241A" w:rsidP="00127559">
      <w:pPr>
        <w:pStyle w:val="Bibliography"/>
      </w:pPr>
      <w:r w:rsidRPr="001A733A">
        <w:t xml:space="preserve">Vahey, N. A., Barnes-Holmes, D., Barnes-Holmes, Y., &amp; Stewart, I. (2009). A first test of the Implicit Relational Assessment Procedure as a measure of self-esteem: Irish prisoner groups and university students. </w:t>
      </w:r>
      <w:r w:rsidRPr="001A733A">
        <w:rPr>
          <w:i/>
          <w:iCs/>
        </w:rPr>
        <w:t>The Psychological Record</w:t>
      </w:r>
      <w:r w:rsidRPr="001A733A">
        <w:t xml:space="preserve">, </w:t>
      </w:r>
      <w:r w:rsidRPr="001A733A">
        <w:rPr>
          <w:i/>
          <w:iCs/>
        </w:rPr>
        <w:t>59</w:t>
      </w:r>
      <w:r w:rsidRPr="001A733A">
        <w:t>(3), 371–388.</w:t>
      </w:r>
    </w:p>
    <w:p w14:paraId="4E8FBB8D" w14:textId="77777777" w:rsidR="0002241A" w:rsidRPr="001A733A" w:rsidRDefault="0002241A" w:rsidP="00127559">
      <w:pPr>
        <w:pStyle w:val="Bibliography"/>
      </w:pPr>
      <w:r w:rsidRPr="001A733A">
        <w:t xml:space="preserve">Vahey, N. A., Nicholson, E., &amp; Barnes-Holmes, D. (2015). A meta-analysis of criterion effects for the Implicit Relational Assessment Procedure (IRAP) in the clinical domain. </w:t>
      </w:r>
      <w:r w:rsidRPr="001A733A">
        <w:rPr>
          <w:i/>
          <w:iCs/>
        </w:rPr>
        <w:t>Journal of Behavior Therapy and Experimental Psychiatry</w:t>
      </w:r>
      <w:r w:rsidRPr="001A733A">
        <w:t xml:space="preserve">, </w:t>
      </w:r>
      <w:r w:rsidRPr="001A733A">
        <w:rPr>
          <w:i/>
          <w:iCs/>
        </w:rPr>
        <w:t>48</w:t>
      </w:r>
      <w:r w:rsidRPr="001A733A">
        <w:t>, 59–65. https://doi.org/10.1016/j.jbtep.2015.01.004</w:t>
      </w:r>
    </w:p>
    <w:p w14:paraId="3FCA1503" w14:textId="75B83D79" w:rsidR="00EE78FA" w:rsidRPr="001A733A" w:rsidRDefault="00BB2EA8" w:rsidP="00127559">
      <w:pPr>
        <w:ind w:left="720" w:hanging="720"/>
      </w:pPr>
      <w:r w:rsidRPr="001A733A">
        <w:fldChar w:fldCharType="end"/>
      </w:r>
    </w:p>
    <w:sectPr w:rsidR="00EE78FA" w:rsidRPr="001A733A" w:rsidSect="001A733A">
      <w:type w:val="continuous"/>
      <w:pgSz w:w="11900" w:h="16840"/>
      <w:pgMar w:top="1440" w:right="1440" w:bottom="1440" w:left="1440" w:header="708" w:footer="708"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2F3B8" w14:textId="77777777" w:rsidR="00805A8B" w:rsidRDefault="00805A8B" w:rsidP="00DE698B">
      <w:r>
        <w:separator/>
      </w:r>
    </w:p>
  </w:endnote>
  <w:endnote w:type="continuationSeparator" w:id="0">
    <w:p w14:paraId="5EF222E9" w14:textId="77777777" w:rsidR="00805A8B" w:rsidRDefault="00805A8B" w:rsidP="00DE6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6386E30A" w:rsidR="0089030B" w:rsidRDefault="0089030B" w:rsidP="00DE698B">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63635">
          <w:rPr>
            <w:rStyle w:val="PageNumber"/>
            <w:noProof/>
          </w:rPr>
          <w:t>3</w:t>
        </w:r>
        <w:r>
          <w:rPr>
            <w:rStyle w:val="PageNumber"/>
          </w:rPr>
          <w:fldChar w:fldCharType="end"/>
        </w:r>
      </w:p>
    </w:sdtContent>
  </w:sdt>
  <w:p w14:paraId="5F23D2DC" w14:textId="6D7836D2" w:rsidR="003158CF" w:rsidRDefault="003158CF" w:rsidP="00DE698B">
    <w:pPr>
      <w:pStyle w:val="Footer"/>
      <w:rPr>
        <w:rStyle w:val="PageNumber"/>
      </w:rPr>
    </w:pPr>
  </w:p>
  <w:p w14:paraId="7C5D354F" w14:textId="77777777" w:rsidR="003158CF" w:rsidRDefault="003158CF" w:rsidP="00DE6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84BAB" w14:textId="77777777" w:rsidR="00805A8B" w:rsidRDefault="00805A8B" w:rsidP="00DE698B">
      <w:r>
        <w:separator/>
      </w:r>
    </w:p>
  </w:footnote>
  <w:footnote w:type="continuationSeparator" w:id="0">
    <w:p w14:paraId="10D925AD" w14:textId="77777777" w:rsidR="00805A8B" w:rsidRDefault="00805A8B" w:rsidP="00DE69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426466"/>
      <w:docPartObj>
        <w:docPartGallery w:val="Page Numbers (Top of Page)"/>
        <w:docPartUnique/>
      </w:docPartObj>
    </w:sdtPr>
    <w:sdtContent>
      <w:p w14:paraId="7E19FB39" w14:textId="17A76EAD"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74947968" w:rsidR="0098704B" w:rsidRDefault="0098704B" w:rsidP="00E17B78">
    <w:pPr>
      <w:pStyle w:val="Header"/>
      <w:ind w:right="360"/>
      <w:rPr>
        <w:rStyle w:val="PageNumber"/>
      </w:rPr>
    </w:pPr>
  </w:p>
  <w:p w14:paraId="3C64FB0E" w14:textId="6A5CC3EA" w:rsidR="00C26953" w:rsidRDefault="00C26953" w:rsidP="00DE698B">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E698B">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E6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035614"/>
      <w:docPartObj>
        <w:docPartGallery w:val="Page Numbers (Top of Page)"/>
        <w:docPartUnique/>
      </w:docPartObj>
    </w:sdtPr>
    <w:sdtContent>
      <w:p w14:paraId="46752A28" w14:textId="4AAEC040"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427646" w14:textId="61D0D0FF" w:rsidR="00E17B78" w:rsidRDefault="00E17B78" w:rsidP="00E17B78">
    <w:pPr>
      <w:pStyle w:val="Header"/>
      <w:tabs>
        <w:tab w:val="left" w:pos="1564"/>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3076"/>
    <w:rsid w:val="000072C4"/>
    <w:rsid w:val="00010ED8"/>
    <w:rsid w:val="00011BDE"/>
    <w:rsid w:val="00011F4F"/>
    <w:rsid w:val="000139E1"/>
    <w:rsid w:val="00016146"/>
    <w:rsid w:val="00016CDD"/>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720C7"/>
    <w:rsid w:val="00083611"/>
    <w:rsid w:val="000845D1"/>
    <w:rsid w:val="00084CBE"/>
    <w:rsid w:val="00086603"/>
    <w:rsid w:val="000937F0"/>
    <w:rsid w:val="000A2B33"/>
    <w:rsid w:val="000A3BF0"/>
    <w:rsid w:val="000A5CFF"/>
    <w:rsid w:val="000A665F"/>
    <w:rsid w:val="000A673D"/>
    <w:rsid w:val="000A7CF4"/>
    <w:rsid w:val="000B1025"/>
    <w:rsid w:val="000B1362"/>
    <w:rsid w:val="000B4124"/>
    <w:rsid w:val="000C1B07"/>
    <w:rsid w:val="000C1E42"/>
    <w:rsid w:val="000C25EC"/>
    <w:rsid w:val="000C5505"/>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559"/>
    <w:rsid w:val="00127D22"/>
    <w:rsid w:val="00132633"/>
    <w:rsid w:val="00135D58"/>
    <w:rsid w:val="00140DDA"/>
    <w:rsid w:val="0015545E"/>
    <w:rsid w:val="001571A8"/>
    <w:rsid w:val="00161E1F"/>
    <w:rsid w:val="00180281"/>
    <w:rsid w:val="00182942"/>
    <w:rsid w:val="00183D0A"/>
    <w:rsid w:val="0018606F"/>
    <w:rsid w:val="00192F5F"/>
    <w:rsid w:val="00194256"/>
    <w:rsid w:val="00197708"/>
    <w:rsid w:val="001A0E61"/>
    <w:rsid w:val="001A1B82"/>
    <w:rsid w:val="001A41C8"/>
    <w:rsid w:val="001A733A"/>
    <w:rsid w:val="001B028C"/>
    <w:rsid w:val="001B0C3D"/>
    <w:rsid w:val="001B0EAC"/>
    <w:rsid w:val="001B2D17"/>
    <w:rsid w:val="001B469C"/>
    <w:rsid w:val="001B7A2A"/>
    <w:rsid w:val="001D2EA1"/>
    <w:rsid w:val="001D5D94"/>
    <w:rsid w:val="001D73A1"/>
    <w:rsid w:val="001E06C2"/>
    <w:rsid w:val="001E0E75"/>
    <w:rsid w:val="001E1976"/>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2A88"/>
    <w:rsid w:val="002252FD"/>
    <w:rsid w:val="00230107"/>
    <w:rsid w:val="00230B60"/>
    <w:rsid w:val="00232FB2"/>
    <w:rsid w:val="00233C8A"/>
    <w:rsid w:val="00235924"/>
    <w:rsid w:val="0024203B"/>
    <w:rsid w:val="00244AE6"/>
    <w:rsid w:val="0024580C"/>
    <w:rsid w:val="00245F45"/>
    <w:rsid w:val="00245F7A"/>
    <w:rsid w:val="00247DF4"/>
    <w:rsid w:val="002526BA"/>
    <w:rsid w:val="002540D8"/>
    <w:rsid w:val="00255097"/>
    <w:rsid w:val="00255D85"/>
    <w:rsid w:val="00260350"/>
    <w:rsid w:val="00264FE8"/>
    <w:rsid w:val="00273B32"/>
    <w:rsid w:val="0027476C"/>
    <w:rsid w:val="00276DC4"/>
    <w:rsid w:val="00277730"/>
    <w:rsid w:val="00277B84"/>
    <w:rsid w:val="00283F7A"/>
    <w:rsid w:val="00287120"/>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67A9"/>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25D9"/>
    <w:rsid w:val="00477341"/>
    <w:rsid w:val="00483C92"/>
    <w:rsid w:val="00483C98"/>
    <w:rsid w:val="004862D6"/>
    <w:rsid w:val="00495A43"/>
    <w:rsid w:val="004A3471"/>
    <w:rsid w:val="004A697D"/>
    <w:rsid w:val="004A6CC9"/>
    <w:rsid w:val="004A78A5"/>
    <w:rsid w:val="004B3262"/>
    <w:rsid w:val="004B46B4"/>
    <w:rsid w:val="004B5A7D"/>
    <w:rsid w:val="004B7FA7"/>
    <w:rsid w:val="004C092C"/>
    <w:rsid w:val="004C5329"/>
    <w:rsid w:val="004C6EB2"/>
    <w:rsid w:val="004C75B2"/>
    <w:rsid w:val="004D174C"/>
    <w:rsid w:val="004D17FF"/>
    <w:rsid w:val="004D2E30"/>
    <w:rsid w:val="004D394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1112"/>
    <w:rsid w:val="005341B5"/>
    <w:rsid w:val="005364CC"/>
    <w:rsid w:val="00540196"/>
    <w:rsid w:val="00541647"/>
    <w:rsid w:val="00543078"/>
    <w:rsid w:val="00547CAE"/>
    <w:rsid w:val="00552222"/>
    <w:rsid w:val="00553347"/>
    <w:rsid w:val="00561853"/>
    <w:rsid w:val="00562581"/>
    <w:rsid w:val="005629C1"/>
    <w:rsid w:val="00564D72"/>
    <w:rsid w:val="00572554"/>
    <w:rsid w:val="005822A4"/>
    <w:rsid w:val="00583678"/>
    <w:rsid w:val="00590D6E"/>
    <w:rsid w:val="005A4DDB"/>
    <w:rsid w:val="005A5932"/>
    <w:rsid w:val="005B0362"/>
    <w:rsid w:val="005B5E05"/>
    <w:rsid w:val="005C2CDE"/>
    <w:rsid w:val="005C35BF"/>
    <w:rsid w:val="005C36B7"/>
    <w:rsid w:val="005C54BC"/>
    <w:rsid w:val="005D15EA"/>
    <w:rsid w:val="005D1886"/>
    <w:rsid w:val="005E0395"/>
    <w:rsid w:val="005E0FFB"/>
    <w:rsid w:val="005E21B6"/>
    <w:rsid w:val="005E29DB"/>
    <w:rsid w:val="005E5F99"/>
    <w:rsid w:val="00600C17"/>
    <w:rsid w:val="006012D5"/>
    <w:rsid w:val="006029D8"/>
    <w:rsid w:val="0060353C"/>
    <w:rsid w:val="00607E33"/>
    <w:rsid w:val="006113E7"/>
    <w:rsid w:val="00613F4B"/>
    <w:rsid w:val="006160E6"/>
    <w:rsid w:val="00616CAA"/>
    <w:rsid w:val="00621922"/>
    <w:rsid w:val="00624641"/>
    <w:rsid w:val="006273A3"/>
    <w:rsid w:val="00627EE4"/>
    <w:rsid w:val="0063082D"/>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2050"/>
    <w:rsid w:val="00663032"/>
    <w:rsid w:val="00665339"/>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1C6B"/>
    <w:rsid w:val="006B3DF9"/>
    <w:rsid w:val="006B4E43"/>
    <w:rsid w:val="006B5124"/>
    <w:rsid w:val="006B5975"/>
    <w:rsid w:val="006B5DE5"/>
    <w:rsid w:val="006B681D"/>
    <w:rsid w:val="006C06BA"/>
    <w:rsid w:val="006C0A1A"/>
    <w:rsid w:val="006C72E3"/>
    <w:rsid w:val="006D1CB6"/>
    <w:rsid w:val="006D7830"/>
    <w:rsid w:val="006E0600"/>
    <w:rsid w:val="006E11DD"/>
    <w:rsid w:val="006E133E"/>
    <w:rsid w:val="006E4F2D"/>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2FEF"/>
    <w:rsid w:val="007D386B"/>
    <w:rsid w:val="007D3D78"/>
    <w:rsid w:val="007D5328"/>
    <w:rsid w:val="007D7B55"/>
    <w:rsid w:val="007D7E06"/>
    <w:rsid w:val="007E45CF"/>
    <w:rsid w:val="007E5C84"/>
    <w:rsid w:val="007E6C7F"/>
    <w:rsid w:val="007F0312"/>
    <w:rsid w:val="007F282E"/>
    <w:rsid w:val="008018A7"/>
    <w:rsid w:val="00803C40"/>
    <w:rsid w:val="00803F62"/>
    <w:rsid w:val="00805A8B"/>
    <w:rsid w:val="00805D5C"/>
    <w:rsid w:val="008070BD"/>
    <w:rsid w:val="00807FDB"/>
    <w:rsid w:val="00810D51"/>
    <w:rsid w:val="00811A0E"/>
    <w:rsid w:val="00813E7A"/>
    <w:rsid w:val="00813F7C"/>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0DD1"/>
    <w:rsid w:val="0089116E"/>
    <w:rsid w:val="00893734"/>
    <w:rsid w:val="008A7F54"/>
    <w:rsid w:val="008B1E73"/>
    <w:rsid w:val="008B215F"/>
    <w:rsid w:val="008B3519"/>
    <w:rsid w:val="008B54AC"/>
    <w:rsid w:val="008C0397"/>
    <w:rsid w:val="008C13E4"/>
    <w:rsid w:val="008C6694"/>
    <w:rsid w:val="008D5A45"/>
    <w:rsid w:val="008D6EA2"/>
    <w:rsid w:val="008D74ED"/>
    <w:rsid w:val="008E1BC5"/>
    <w:rsid w:val="008E6702"/>
    <w:rsid w:val="008F0272"/>
    <w:rsid w:val="008F0890"/>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0675"/>
    <w:rsid w:val="00945663"/>
    <w:rsid w:val="00947CE8"/>
    <w:rsid w:val="00953CE4"/>
    <w:rsid w:val="009563BA"/>
    <w:rsid w:val="009652E3"/>
    <w:rsid w:val="0096621A"/>
    <w:rsid w:val="00967D28"/>
    <w:rsid w:val="009739D4"/>
    <w:rsid w:val="00975D1F"/>
    <w:rsid w:val="00976DE8"/>
    <w:rsid w:val="00981B8D"/>
    <w:rsid w:val="009839F8"/>
    <w:rsid w:val="009842A6"/>
    <w:rsid w:val="0098647C"/>
    <w:rsid w:val="0098704B"/>
    <w:rsid w:val="00990A68"/>
    <w:rsid w:val="00992317"/>
    <w:rsid w:val="00992694"/>
    <w:rsid w:val="00994A11"/>
    <w:rsid w:val="00996613"/>
    <w:rsid w:val="009A3343"/>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253BA"/>
    <w:rsid w:val="00A379D2"/>
    <w:rsid w:val="00A41A5D"/>
    <w:rsid w:val="00A42E17"/>
    <w:rsid w:val="00A43FCD"/>
    <w:rsid w:val="00A45E09"/>
    <w:rsid w:val="00A47461"/>
    <w:rsid w:val="00A50662"/>
    <w:rsid w:val="00A51300"/>
    <w:rsid w:val="00A53C05"/>
    <w:rsid w:val="00A54572"/>
    <w:rsid w:val="00A55192"/>
    <w:rsid w:val="00A645AD"/>
    <w:rsid w:val="00A669DD"/>
    <w:rsid w:val="00A7010C"/>
    <w:rsid w:val="00A70C5B"/>
    <w:rsid w:val="00A7333B"/>
    <w:rsid w:val="00A77D5C"/>
    <w:rsid w:val="00A86D6A"/>
    <w:rsid w:val="00A90A29"/>
    <w:rsid w:val="00A9532C"/>
    <w:rsid w:val="00A97EC6"/>
    <w:rsid w:val="00AB3226"/>
    <w:rsid w:val="00AB35AE"/>
    <w:rsid w:val="00AC3034"/>
    <w:rsid w:val="00AC5517"/>
    <w:rsid w:val="00AD0221"/>
    <w:rsid w:val="00AD04DF"/>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3635"/>
    <w:rsid w:val="00B6435E"/>
    <w:rsid w:val="00B65690"/>
    <w:rsid w:val="00B65AE2"/>
    <w:rsid w:val="00B67803"/>
    <w:rsid w:val="00B7207F"/>
    <w:rsid w:val="00B7391C"/>
    <w:rsid w:val="00B74283"/>
    <w:rsid w:val="00B74DA9"/>
    <w:rsid w:val="00B77C48"/>
    <w:rsid w:val="00B8395B"/>
    <w:rsid w:val="00B85D8A"/>
    <w:rsid w:val="00B87258"/>
    <w:rsid w:val="00B913CB"/>
    <w:rsid w:val="00B91BB8"/>
    <w:rsid w:val="00B93255"/>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6D6"/>
    <w:rsid w:val="00BF3BCA"/>
    <w:rsid w:val="00BF576E"/>
    <w:rsid w:val="00BF5C7D"/>
    <w:rsid w:val="00C009EF"/>
    <w:rsid w:val="00C0201E"/>
    <w:rsid w:val="00C04E69"/>
    <w:rsid w:val="00C109E5"/>
    <w:rsid w:val="00C154C7"/>
    <w:rsid w:val="00C1766D"/>
    <w:rsid w:val="00C24CF7"/>
    <w:rsid w:val="00C26727"/>
    <w:rsid w:val="00C26953"/>
    <w:rsid w:val="00C30197"/>
    <w:rsid w:val="00C3234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3A29"/>
    <w:rsid w:val="00C941BB"/>
    <w:rsid w:val="00C953D6"/>
    <w:rsid w:val="00CA0887"/>
    <w:rsid w:val="00CA0EED"/>
    <w:rsid w:val="00CA2618"/>
    <w:rsid w:val="00CA3F53"/>
    <w:rsid w:val="00CB46AF"/>
    <w:rsid w:val="00CB731B"/>
    <w:rsid w:val="00CC20B0"/>
    <w:rsid w:val="00CC2385"/>
    <w:rsid w:val="00CC2799"/>
    <w:rsid w:val="00CC4B66"/>
    <w:rsid w:val="00CC7A42"/>
    <w:rsid w:val="00CD0213"/>
    <w:rsid w:val="00CD141C"/>
    <w:rsid w:val="00CD4BEF"/>
    <w:rsid w:val="00CE137A"/>
    <w:rsid w:val="00CE2416"/>
    <w:rsid w:val="00CE2DC2"/>
    <w:rsid w:val="00CE695E"/>
    <w:rsid w:val="00CE7CEE"/>
    <w:rsid w:val="00CF361B"/>
    <w:rsid w:val="00CF5192"/>
    <w:rsid w:val="00CF589F"/>
    <w:rsid w:val="00CF62C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64D49"/>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E698B"/>
    <w:rsid w:val="00DF0DF9"/>
    <w:rsid w:val="00DF7964"/>
    <w:rsid w:val="00DF7DFC"/>
    <w:rsid w:val="00E01432"/>
    <w:rsid w:val="00E03089"/>
    <w:rsid w:val="00E040A8"/>
    <w:rsid w:val="00E110FD"/>
    <w:rsid w:val="00E111DA"/>
    <w:rsid w:val="00E132C6"/>
    <w:rsid w:val="00E15DE1"/>
    <w:rsid w:val="00E17B78"/>
    <w:rsid w:val="00E2360E"/>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2D1"/>
    <w:rsid w:val="00ED4CEC"/>
    <w:rsid w:val="00ED776B"/>
    <w:rsid w:val="00EE57AF"/>
    <w:rsid w:val="00EE68E4"/>
    <w:rsid w:val="00EE78FA"/>
    <w:rsid w:val="00EF1A55"/>
    <w:rsid w:val="00EF2252"/>
    <w:rsid w:val="00EF6B30"/>
    <w:rsid w:val="00F0021F"/>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D7"/>
    <w:rsid w:val="00FB7658"/>
    <w:rsid w:val="00FC37BD"/>
    <w:rsid w:val="00FC3D42"/>
    <w:rsid w:val="00FD0D53"/>
    <w:rsid w:val="00FD62B4"/>
    <w:rsid w:val="00FD73F2"/>
    <w:rsid w:val="00FE35A9"/>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98B"/>
    <w:pPr>
      <w:spacing w:line="480" w:lineRule="auto"/>
      <w:ind w:firstLine="720"/>
      <w:jc w:val="both"/>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127559"/>
    <w:pPr>
      <w:ind w:left="720" w:hanging="72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13019">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00948998">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hyperlink" Target="https://osf.io/3bp84/"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5</Pages>
  <Words>11633</Words>
  <Characters>66311</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84</cp:revision>
  <cp:lastPrinted>2022-09-22T18:06:00Z</cp:lastPrinted>
  <dcterms:created xsi:type="dcterms:W3CDTF">2022-09-22T18:06:00Z</dcterms:created>
  <dcterms:modified xsi:type="dcterms:W3CDTF">2022-09-23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